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2A86593" w:rsidR="007A5A25" w:rsidRDefault="00760E26" w:rsidP="00760E26">
      <w:r>
        <w:fldChar w:fldCharType="begin" w:fldLock="1"/>
      </w:r>
      <w:r w:rsidR="00D6069C">
        <w:instrText>ADDIN CSL_CITATION { "citationID" : "a203ad141b1",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uris" : [ "http://www.mendeley.com/documents/?uuid=95681e68-61f7-42af-a853-e9ee86a51cfb" ] } ], "mendeley" : { "formattedCitation" : "(Carvalho &amp; Ferrolho, 2016)", "plainTextFormattedCitation" : "(Carvalho &amp; Ferrolho, 2016)", "previouslyFormattedCitation" : "(Carvalho &amp; Ferrolho, 2016)" }, "properties" : { "formattedCitation" : "(Carvalho &amp; Ferrolho, 2016)", "noteIndex" : 0, "plainCitation" : "(Carvalho &amp; Ferrolho, 2016)" }, "schema" : "https://github.com/citation-style-language/schema/raw/master/csl-citation.json" }</w:instrText>
      </w:r>
      <w:r>
        <w:fldChar w:fldCharType="separate"/>
      </w:r>
      <w:r w:rsidRPr="00760E26">
        <w:rPr>
          <w:rFonts w:ascii="Calibri" w:hAnsi="Calibri" w:cs="Calibri"/>
          <w:noProof/>
        </w:rPr>
        <w:t>(Carvalho &amp; Ferrolho, 2016)</w:t>
      </w:r>
      <w:r>
        <w:fldChar w:fldCharType="end"/>
      </w:r>
      <w:r w:rsidR="007A5A25">
        <w:rPr>
          <w:noProof/>
          <w:lang w:eastAsia="pt-PT"/>
        </w:rPr>
        <w:drawing>
          <wp:anchor distT="0" distB="0" distL="114300" distR="114300" simplePos="0" relativeHeight="251666432"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5BD63020" w:rsidR="007A5A25" w:rsidRPr="0039721A" w:rsidRDefault="00D5628E" w:rsidP="007A5A25">
      <w:pPr>
        <w:spacing w:line="360" w:lineRule="auto"/>
        <w:jc w:val="right"/>
        <w:rPr>
          <w:sz w:val="44"/>
        </w:rPr>
      </w:pPr>
      <w:r>
        <w:rPr>
          <w:rFonts w:ascii="Arial" w:hAnsi="Arial" w:cs="Arial"/>
          <w:szCs w:val="12"/>
        </w:rPr>
        <w:t>Marco Ruben Laranjeira Santos Rodrigues</w:t>
      </w:r>
    </w:p>
    <w:p w14:paraId="0905A103" w14:textId="244BDFBE" w:rsidR="007A5A25" w:rsidRPr="0039721A" w:rsidRDefault="00D5628E" w:rsidP="007A5A25">
      <w:pPr>
        <w:keepLines/>
        <w:suppressAutoHyphens/>
        <w:spacing w:line="240" w:lineRule="auto"/>
        <w:ind w:left="-362"/>
        <w:jc w:val="right"/>
        <w:rPr>
          <w:rFonts w:ascii="Arial" w:hAnsi="Arial" w:cs="Arial"/>
          <w:color w:val="6D6E71"/>
          <w:sz w:val="30"/>
          <w:szCs w:val="30"/>
        </w:rPr>
      </w:pPr>
      <w:r>
        <w:rPr>
          <w:rFonts w:ascii="Arial" w:hAnsi="Arial" w:cs="Arial"/>
          <w:color w:val="6D6E71"/>
          <w:sz w:val="30"/>
          <w:szCs w:val="30"/>
        </w:rPr>
        <w:t>HMI para Fabrico Aditivo</w:t>
      </w: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0905A118" w14:textId="118CEB39" w:rsidR="007A5A25" w:rsidRPr="00313696" w:rsidRDefault="007A5A25" w:rsidP="007A5A25">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w:t>
      </w:r>
      <w:r w:rsidR="00D5628E">
        <w:rPr>
          <w:rFonts w:ascii="Arial" w:hAnsi="Arial" w:cs="Arial"/>
          <w:color w:val="6D6E71"/>
        </w:rPr>
        <w:t>Pedro</w:t>
      </w:r>
      <w:r w:rsidR="00533D1A">
        <w:rPr>
          <w:rFonts w:ascii="Arial" w:hAnsi="Arial" w:cs="Arial"/>
          <w:color w:val="6D6E71"/>
        </w:rPr>
        <w:t xml:space="preserve"> Miguel</w:t>
      </w:r>
      <w:r w:rsidR="00D5628E">
        <w:rPr>
          <w:rFonts w:ascii="Arial" w:hAnsi="Arial" w:cs="Arial"/>
          <w:color w:val="6D6E71"/>
        </w:rPr>
        <w:t xml:space="preserve"> Moreira</w:t>
      </w:r>
    </w:p>
    <w:p w14:paraId="594BF8CC" w14:textId="734825B5" w:rsidR="00D5628E" w:rsidRPr="00313696" w:rsidRDefault="00D5628E" w:rsidP="00D5628E">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A1932">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28659328"/>
        <w:docPartObj>
          <w:docPartGallery w:val="Table of Contents"/>
          <w:docPartUnique/>
        </w:docPartObj>
      </w:sdtPr>
      <w:sdtEndPr/>
      <w:sdtContent>
        <w:p w14:paraId="0905A147" w14:textId="77777777" w:rsidR="00576A4F" w:rsidRDefault="00576A4F">
          <w:pPr>
            <w:pStyle w:val="Cabealhodondice"/>
          </w:pPr>
          <w:r>
            <w:t>Conteúdo</w:t>
          </w:r>
        </w:p>
        <w:p w14:paraId="0905A148" w14:textId="77777777" w:rsidR="00576A4F" w:rsidRDefault="004C30F9">
          <w:pPr>
            <w:pStyle w:val="ndice1"/>
            <w:tabs>
              <w:tab w:val="right" w:leader="dot" w:pos="8494"/>
            </w:tabs>
            <w:rPr>
              <w:rFonts w:eastAsiaTheme="minorEastAsia" w:cstheme="minorBidi"/>
              <w:noProof/>
              <w:sz w:val="22"/>
              <w:szCs w:val="22"/>
              <w:lang w:eastAsia="pt-PT"/>
            </w:rPr>
          </w:pPr>
          <w:r>
            <w:fldChar w:fldCharType="begin"/>
          </w:r>
          <w:r w:rsidR="00576A4F">
            <w:instrText xml:space="preserve"> TOC \o "1-3" \h \z \u </w:instrText>
          </w:r>
          <w:r>
            <w:fldChar w:fldCharType="separate"/>
          </w:r>
          <w:hyperlink w:anchor="_Toc371523056" w:history="1">
            <w:r w:rsidR="00576A4F" w:rsidRPr="00FA7E8D">
              <w:rPr>
                <w:rStyle w:val="Hiperligao"/>
                <w:noProof/>
              </w:rPr>
              <w:t>1. Introdução</w:t>
            </w:r>
            <w:r w:rsidR="00576A4F">
              <w:rPr>
                <w:noProof/>
                <w:webHidden/>
              </w:rPr>
              <w:tab/>
            </w:r>
            <w:r>
              <w:rPr>
                <w:noProof/>
                <w:webHidden/>
              </w:rPr>
              <w:fldChar w:fldCharType="begin"/>
            </w:r>
            <w:r w:rsidR="00576A4F">
              <w:rPr>
                <w:noProof/>
                <w:webHidden/>
              </w:rPr>
              <w:instrText xml:space="preserve"> PAGEREF _Toc371523056 \h </w:instrText>
            </w:r>
            <w:r>
              <w:rPr>
                <w:noProof/>
                <w:webHidden/>
              </w:rPr>
            </w:r>
            <w:r>
              <w:rPr>
                <w:noProof/>
                <w:webHidden/>
              </w:rPr>
              <w:fldChar w:fldCharType="separate"/>
            </w:r>
            <w:r w:rsidR="00576A4F">
              <w:rPr>
                <w:noProof/>
                <w:webHidden/>
              </w:rPr>
              <w:t>1</w:t>
            </w:r>
            <w:r>
              <w:rPr>
                <w:noProof/>
                <w:webHidden/>
              </w:rPr>
              <w:fldChar w:fldCharType="end"/>
            </w:r>
          </w:hyperlink>
        </w:p>
        <w:p w14:paraId="0905A149" w14:textId="77777777" w:rsidR="00576A4F" w:rsidRDefault="0047736F">
          <w:pPr>
            <w:pStyle w:val="ndice1"/>
            <w:tabs>
              <w:tab w:val="right" w:leader="dot" w:pos="8494"/>
            </w:tabs>
            <w:rPr>
              <w:rFonts w:eastAsiaTheme="minorEastAsia" w:cstheme="minorBidi"/>
              <w:noProof/>
              <w:sz w:val="22"/>
              <w:szCs w:val="22"/>
              <w:lang w:eastAsia="pt-PT"/>
            </w:rPr>
          </w:pPr>
          <w:hyperlink w:anchor="_Toc371523057" w:history="1">
            <w:r w:rsidR="00576A4F" w:rsidRPr="00FA7E8D">
              <w:rPr>
                <w:rStyle w:val="Hiperligao"/>
                <w:noProof/>
              </w:rPr>
              <w:t>2. Definições e Conceitos</w:t>
            </w:r>
            <w:r w:rsidR="00576A4F">
              <w:rPr>
                <w:noProof/>
                <w:webHidden/>
              </w:rPr>
              <w:tab/>
            </w:r>
            <w:r w:rsidR="004C30F9">
              <w:rPr>
                <w:noProof/>
                <w:webHidden/>
              </w:rPr>
              <w:fldChar w:fldCharType="begin"/>
            </w:r>
            <w:r w:rsidR="00576A4F">
              <w:rPr>
                <w:noProof/>
                <w:webHidden/>
              </w:rPr>
              <w:instrText xml:space="preserve"> PAGEREF _Toc371523057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A" w14:textId="77777777" w:rsidR="00576A4F" w:rsidRDefault="0047736F">
          <w:pPr>
            <w:pStyle w:val="ndice2"/>
            <w:tabs>
              <w:tab w:val="right" w:leader="dot" w:pos="8494"/>
            </w:tabs>
            <w:rPr>
              <w:rFonts w:eastAsiaTheme="minorEastAsia" w:cstheme="minorBidi"/>
              <w:noProof/>
              <w:sz w:val="22"/>
              <w:szCs w:val="22"/>
              <w:lang w:eastAsia="pt-PT"/>
            </w:rPr>
          </w:pPr>
          <w:hyperlink w:anchor="_Toc371523058" w:history="1">
            <w:r w:rsidR="00576A4F" w:rsidRPr="00FA7E8D">
              <w:rPr>
                <w:rStyle w:val="Hiperligao"/>
                <w:noProof/>
              </w:rPr>
              <w:t>2.1 Introdução</w:t>
            </w:r>
            <w:r w:rsidR="00576A4F">
              <w:rPr>
                <w:noProof/>
                <w:webHidden/>
              </w:rPr>
              <w:tab/>
            </w:r>
            <w:r w:rsidR="004C30F9">
              <w:rPr>
                <w:noProof/>
                <w:webHidden/>
              </w:rPr>
              <w:fldChar w:fldCharType="begin"/>
            </w:r>
            <w:r w:rsidR="00576A4F">
              <w:rPr>
                <w:noProof/>
                <w:webHidden/>
              </w:rPr>
              <w:instrText xml:space="preserve"> PAGEREF _Toc371523058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B" w14:textId="77777777" w:rsidR="00576A4F" w:rsidRDefault="0047736F">
          <w:pPr>
            <w:pStyle w:val="ndice2"/>
            <w:tabs>
              <w:tab w:val="right" w:leader="dot" w:pos="8494"/>
            </w:tabs>
            <w:rPr>
              <w:rFonts w:eastAsiaTheme="minorEastAsia" w:cstheme="minorBidi"/>
              <w:noProof/>
              <w:sz w:val="22"/>
              <w:szCs w:val="22"/>
              <w:lang w:eastAsia="pt-PT"/>
            </w:rPr>
          </w:pPr>
          <w:hyperlink w:anchor="_Toc371523059" w:history="1">
            <w:r w:rsidR="00576A4F" w:rsidRPr="00FA7E8D">
              <w:rPr>
                <w:rStyle w:val="Hiperligao"/>
                <w:noProof/>
              </w:rPr>
              <w:t>2.2 xpto</w:t>
            </w:r>
            <w:r w:rsidR="00576A4F">
              <w:rPr>
                <w:noProof/>
                <w:webHidden/>
              </w:rPr>
              <w:tab/>
            </w:r>
            <w:r w:rsidR="004C30F9">
              <w:rPr>
                <w:noProof/>
                <w:webHidden/>
              </w:rPr>
              <w:fldChar w:fldCharType="begin"/>
            </w:r>
            <w:r w:rsidR="00576A4F">
              <w:rPr>
                <w:noProof/>
                <w:webHidden/>
              </w:rPr>
              <w:instrText xml:space="preserve"> PAGEREF _Toc371523059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C" w14:textId="77777777" w:rsidR="00576A4F" w:rsidRDefault="0047736F">
          <w:pPr>
            <w:pStyle w:val="ndice2"/>
            <w:tabs>
              <w:tab w:val="right" w:leader="dot" w:pos="8494"/>
            </w:tabs>
            <w:rPr>
              <w:rFonts w:eastAsiaTheme="minorEastAsia" w:cstheme="minorBidi"/>
              <w:noProof/>
              <w:sz w:val="22"/>
              <w:szCs w:val="22"/>
              <w:lang w:eastAsia="pt-PT"/>
            </w:rPr>
          </w:pPr>
          <w:hyperlink w:anchor="_Toc371523060" w:history="1">
            <w:r w:rsidR="00576A4F" w:rsidRPr="00FA7E8D">
              <w:rPr>
                <w:rStyle w:val="Hiperligao"/>
                <w:noProof/>
              </w:rPr>
              <w:t>2.3 …</w:t>
            </w:r>
            <w:r w:rsidR="00576A4F">
              <w:rPr>
                <w:noProof/>
                <w:webHidden/>
              </w:rPr>
              <w:tab/>
            </w:r>
            <w:r w:rsidR="004C30F9">
              <w:rPr>
                <w:noProof/>
                <w:webHidden/>
              </w:rPr>
              <w:fldChar w:fldCharType="begin"/>
            </w:r>
            <w:r w:rsidR="00576A4F">
              <w:rPr>
                <w:noProof/>
                <w:webHidden/>
              </w:rPr>
              <w:instrText xml:space="preserve"> PAGEREF _Toc371523060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D" w14:textId="77777777" w:rsidR="00576A4F" w:rsidRDefault="0047736F">
          <w:pPr>
            <w:pStyle w:val="ndice2"/>
            <w:tabs>
              <w:tab w:val="right" w:leader="dot" w:pos="8494"/>
            </w:tabs>
            <w:rPr>
              <w:rFonts w:eastAsiaTheme="minorEastAsia" w:cstheme="minorBidi"/>
              <w:noProof/>
              <w:sz w:val="22"/>
              <w:szCs w:val="22"/>
              <w:lang w:eastAsia="pt-PT"/>
            </w:rPr>
          </w:pPr>
          <w:hyperlink w:anchor="_Toc371523061" w:history="1">
            <w:r w:rsidR="00576A4F" w:rsidRPr="00FA7E8D">
              <w:rPr>
                <w:rStyle w:val="Hiperligao"/>
                <w:noProof/>
              </w:rPr>
              <w:t>2.5 Tecnologias e conceitos …</w:t>
            </w:r>
            <w:r w:rsidR="00576A4F">
              <w:rPr>
                <w:noProof/>
                <w:webHidden/>
              </w:rPr>
              <w:tab/>
            </w:r>
            <w:r w:rsidR="004C30F9">
              <w:rPr>
                <w:noProof/>
                <w:webHidden/>
              </w:rPr>
              <w:fldChar w:fldCharType="begin"/>
            </w:r>
            <w:r w:rsidR="00576A4F">
              <w:rPr>
                <w:noProof/>
                <w:webHidden/>
              </w:rPr>
              <w:instrText xml:space="preserve"> PAGEREF _Toc371523061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E" w14:textId="77777777" w:rsidR="00576A4F" w:rsidRDefault="0047736F">
          <w:pPr>
            <w:pStyle w:val="ndice2"/>
            <w:tabs>
              <w:tab w:val="right" w:leader="dot" w:pos="8494"/>
            </w:tabs>
            <w:rPr>
              <w:rFonts w:eastAsiaTheme="minorEastAsia" w:cstheme="minorBidi"/>
              <w:noProof/>
              <w:sz w:val="22"/>
              <w:szCs w:val="22"/>
              <w:lang w:eastAsia="pt-PT"/>
            </w:rPr>
          </w:pPr>
          <w:hyperlink w:anchor="_Toc371523062" w:history="1">
            <w:r w:rsidR="00576A4F" w:rsidRPr="00FA7E8D">
              <w:rPr>
                <w:rStyle w:val="Hiperligao"/>
                <w:noProof/>
              </w:rPr>
              <w:t>2.7 Conclusões ou Notas Finais…</w:t>
            </w:r>
            <w:r w:rsidR="00576A4F">
              <w:rPr>
                <w:noProof/>
                <w:webHidden/>
              </w:rPr>
              <w:tab/>
            </w:r>
            <w:r w:rsidR="004C30F9">
              <w:rPr>
                <w:noProof/>
                <w:webHidden/>
              </w:rPr>
              <w:fldChar w:fldCharType="begin"/>
            </w:r>
            <w:r w:rsidR="00576A4F">
              <w:rPr>
                <w:noProof/>
                <w:webHidden/>
              </w:rPr>
              <w:instrText xml:space="preserve"> PAGEREF _Toc371523062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F" w14:textId="77777777" w:rsidR="00576A4F" w:rsidRDefault="0047736F">
          <w:pPr>
            <w:pStyle w:val="ndice1"/>
            <w:tabs>
              <w:tab w:val="right" w:leader="dot" w:pos="8494"/>
            </w:tabs>
            <w:rPr>
              <w:rFonts w:eastAsiaTheme="minorEastAsia" w:cstheme="minorBidi"/>
              <w:noProof/>
              <w:sz w:val="22"/>
              <w:szCs w:val="22"/>
              <w:lang w:eastAsia="pt-PT"/>
            </w:rPr>
          </w:pPr>
          <w:hyperlink w:anchor="_Toc371523063" w:history="1">
            <w:r w:rsidR="00576A4F" w:rsidRPr="00FA7E8D">
              <w:rPr>
                <w:rStyle w:val="Hiperligao"/>
                <w:noProof/>
              </w:rPr>
              <w:t>3. análise do estado da arte</w:t>
            </w:r>
            <w:r w:rsidR="00576A4F">
              <w:rPr>
                <w:noProof/>
                <w:webHidden/>
              </w:rPr>
              <w:tab/>
            </w:r>
            <w:r w:rsidR="004C30F9">
              <w:rPr>
                <w:noProof/>
                <w:webHidden/>
              </w:rPr>
              <w:fldChar w:fldCharType="begin"/>
            </w:r>
            <w:r w:rsidR="00576A4F">
              <w:rPr>
                <w:noProof/>
                <w:webHidden/>
              </w:rPr>
              <w:instrText xml:space="preserve"> PAGEREF _Toc371523063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0" w14:textId="77777777" w:rsidR="00576A4F" w:rsidRDefault="0047736F">
          <w:pPr>
            <w:pStyle w:val="ndice2"/>
            <w:tabs>
              <w:tab w:val="right" w:leader="dot" w:pos="8494"/>
            </w:tabs>
            <w:rPr>
              <w:rFonts w:eastAsiaTheme="minorEastAsia" w:cstheme="minorBidi"/>
              <w:noProof/>
              <w:sz w:val="22"/>
              <w:szCs w:val="22"/>
              <w:lang w:eastAsia="pt-PT"/>
            </w:rPr>
          </w:pPr>
          <w:hyperlink w:anchor="_Toc371523064" w:history="1">
            <w:r w:rsidR="00576A4F" w:rsidRPr="00FA7E8D">
              <w:rPr>
                <w:rStyle w:val="Hiperligao"/>
                <w:noProof/>
              </w:rPr>
              <w:t>3.1 Introdução</w:t>
            </w:r>
            <w:r w:rsidR="00576A4F">
              <w:rPr>
                <w:noProof/>
                <w:webHidden/>
              </w:rPr>
              <w:tab/>
            </w:r>
            <w:r w:rsidR="004C30F9">
              <w:rPr>
                <w:noProof/>
                <w:webHidden/>
              </w:rPr>
              <w:fldChar w:fldCharType="begin"/>
            </w:r>
            <w:r w:rsidR="00576A4F">
              <w:rPr>
                <w:noProof/>
                <w:webHidden/>
              </w:rPr>
              <w:instrText xml:space="preserve"> PAGEREF _Toc371523064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1" w14:textId="77777777" w:rsidR="00576A4F" w:rsidRDefault="0047736F">
          <w:pPr>
            <w:pStyle w:val="ndice2"/>
            <w:tabs>
              <w:tab w:val="right" w:leader="dot" w:pos="8494"/>
            </w:tabs>
            <w:rPr>
              <w:rFonts w:eastAsiaTheme="minorEastAsia" w:cstheme="minorBidi"/>
              <w:noProof/>
              <w:sz w:val="22"/>
              <w:szCs w:val="22"/>
              <w:lang w:eastAsia="pt-PT"/>
            </w:rPr>
          </w:pPr>
          <w:hyperlink w:anchor="_Toc371523065" w:history="1">
            <w:r w:rsidR="00576A4F" w:rsidRPr="00FA7E8D">
              <w:rPr>
                <w:rStyle w:val="Hiperligao"/>
                <w:noProof/>
              </w:rPr>
              <w:t>3.2 xpto</w:t>
            </w:r>
            <w:r w:rsidR="00576A4F">
              <w:rPr>
                <w:noProof/>
                <w:webHidden/>
              </w:rPr>
              <w:tab/>
            </w:r>
            <w:r w:rsidR="004C30F9">
              <w:rPr>
                <w:noProof/>
                <w:webHidden/>
              </w:rPr>
              <w:fldChar w:fldCharType="begin"/>
            </w:r>
            <w:r w:rsidR="00576A4F">
              <w:rPr>
                <w:noProof/>
                <w:webHidden/>
              </w:rPr>
              <w:instrText xml:space="preserve"> PAGEREF _Toc371523065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2" w14:textId="77777777" w:rsidR="00576A4F" w:rsidRDefault="0047736F">
          <w:pPr>
            <w:pStyle w:val="ndice2"/>
            <w:tabs>
              <w:tab w:val="right" w:leader="dot" w:pos="8494"/>
            </w:tabs>
            <w:rPr>
              <w:rFonts w:eastAsiaTheme="minorEastAsia" w:cstheme="minorBidi"/>
              <w:noProof/>
              <w:sz w:val="22"/>
              <w:szCs w:val="22"/>
              <w:lang w:eastAsia="pt-PT"/>
            </w:rPr>
          </w:pPr>
          <w:hyperlink w:anchor="_Toc371523066" w:history="1">
            <w:r w:rsidR="00576A4F" w:rsidRPr="00FA7E8D">
              <w:rPr>
                <w:rStyle w:val="Hiperligao"/>
                <w:noProof/>
              </w:rPr>
              <w:t>3.7 Conclusões ou Notas Finais…</w:t>
            </w:r>
            <w:r w:rsidR="00576A4F">
              <w:rPr>
                <w:noProof/>
                <w:webHidden/>
              </w:rPr>
              <w:tab/>
            </w:r>
            <w:r w:rsidR="004C30F9">
              <w:rPr>
                <w:noProof/>
                <w:webHidden/>
              </w:rPr>
              <w:fldChar w:fldCharType="begin"/>
            </w:r>
            <w:r w:rsidR="00576A4F">
              <w:rPr>
                <w:noProof/>
                <w:webHidden/>
              </w:rPr>
              <w:instrText xml:space="preserve"> PAGEREF _Toc371523066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3" w14:textId="77777777" w:rsidR="00576A4F" w:rsidRDefault="0047736F">
          <w:pPr>
            <w:pStyle w:val="ndice1"/>
            <w:tabs>
              <w:tab w:val="right" w:leader="dot" w:pos="8494"/>
            </w:tabs>
            <w:rPr>
              <w:rFonts w:eastAsiaTheme="minorEastAsia" w:cstheme="minorBidi"/>
              <w:noProof/>
              <w:sz w:val="22"/>
              <w:szCs w:val="22"/>
              <w:lang w:eastAsia="pt-PT"/>
            </w:rPr>
          </w:pPr>
          <w:hyperlink w:anchor="_Toc371523067" w:history="1">
            <w:r w:rsidR="00576A4F" w:rsidRPr="00FA7E8D">
              <w:rPr>
                <w:rStyle w:val="Hiperligao"/>
                <w:noProof/>
              </w:rPr>
              <w:t>4. Desenvolvimento do Trabalho</w:t>
            </w:r>
            <w:r w:rsidR="00576A4F">
              <w:rPr>
                <w:noProof/>
                <w:webHidden/>
              </w:rPr>
              <w:tab/>
            </w:r>
            <w:r w:rsidR="004C30F9">
              <w:rPr>
                <w:noProof/>
                <w:webHidden/>
              </w:rPr>
              <w:fldChar w:fldCharType="begin"/>
            </w:r>
            <w:r w:rsidR="00576A4F">
              <w:rPr>
                <w:noProof/>
                <w:webHidden/>
              </w:rPr>
              <w:instrText xml:space="preserve"> PAGEREF _Toc371523067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4" w14:textId="77777777" w:rsidR="00576A4F" w:rsidRDefault="0047736F">
          <w:pPr>
            <w:pStyle w:val="ndice2"/>
            <w:tabs>
              <w:tab w:val="right" w:leader="dot" w:pos="8494"/>
            </w:tabs>
            <w:rPr>
              <w:rFonts w:eastAsiaTheme="minorEastAsia" w:cstheme="minorBidi"/>
              <w:noProof/>
              <w:sz w:val="22"/>
              <w:szCs w:val="22"/>
              <w:lang w:eastAsia="pt-PT"/>
            </w:rPr>
          </w:pPr>
          <w:hyperlink w:anchor="_Toc371523068" w:history="1">
            <w:r w:rsidR="00576A4F" w:rsidRPr="00FA7E8D">
              <w:rPr>
                <w:rStyle w:val="Hiperligao"/>
                <w:noProof/>
              </w:rPr>
              <w:t>4.1 Introdução</w:t>
            </w:r>
            <w:r w:rsidR="00576A4F">
              <w:rPr>
                <w:noProof/>
                <w:webHidden/>
              </w:rPr>
              <w:tab/>
            </w:r>
            <w:r w:rsidR="004C30F9">
              <w:rPr>
                <w:noProof/>
                <w:webHidden/>
              </w:rPr>
              <w:fldChar w:fldCharType="begin"/>
            </w:r>
            <w:r w:rsidR="00576A4F">
              <w:rPr>
                <w:noProof/>
                <w:webHidden/>
              </w:rPr>
              <w:instrText xml:space="preserve"> PAGEREF _Toc371523068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5" w14:textId="77777777" w:rsidR="00576A4F" w:rsidRDefault="0047736F">
          <w:pPr>
            <w:pStyle w:val="ndice2"/>
            <w:tabs>
              <w:tab w:val="right" w:leader="dot" w:pos="8494"/>
            </w:tabs>
            <w:rPr>
              <w:rFonts w:eastAsiaTheme="minorEastAsia" w:cstheme="minorBidi"/>
              <w:noProof/>
              <w:sz w:val="22"/>
              <w:szCs w:val="22"/>
              <w:lang w:eastAsia="pt-PT"/>
            </w:rPr>
          </w:pPr>
          <w:hyperlink w:anchor="_Toc371523069" w:history="1">
            <w:r w:rsidR="00576A4F" w:rsidRPr="00FA7E8D">
              <w:rPr>
                <w:rStyle w:val="Hiperligao"/>
                <w:noProof/>
              </w:rPr>
              <w:t>4.2 …</w:t>
            </w:r>
            <w:r w:rsidR="00576A4F">
              <w:rPr>
                <w:noProof/>
                <w:webHidden/>
              </w:rPr>
              <w:tab/>
            </w:r>
            <w:r w:rsidR="004C30F9">
              <w:rPr>
                <w:noProof/>
                <w:webHidden/>
              </w:rPr>
              <w:fldChar w:fldCharType="begin"/>
            </w:r>
            <w:r w:rsidR="00576A4F">
              <w:rPr>
                <w:noProof/>
                <w:webHidden/>
              </w:rPr>
              <w:instrText xml:space="preserve"> PAGEREF _Toc371523069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6" w14:textId="77777777" w:rsidR="00576A4F" w:rsidRDefault="0047736F">
          <w:pPr>
            <w:pStyle w:val="ndice2"/>
            <w:tabs>
              <w:tab w:val="right" w:leader="dot" w:pos="8494"/>
            </w:tabs>
            <w:rPr>
              <w:rFonts w:eastAsiaTheme="minorEastAsia" w:cstheme="minorBidi"/>
              <w:noProof/>
              <w:sz w:val="22"/>
              <w:szCs w:val="22"/>
              <w:lang w:eastAsia="pt-PT"/>
            </w:rPr>
          </w:pPr>
          <w:hyperlink w:anchor="_Toc371523070" w:history="1">
            <w:r w:rsidR="00576A4F" w:rsidRPr="00FA7E8D">
              <w:rPr>
                <w:rStyle w:val="Hiperligao"/>
                <w:noProof/>
              </w:rPr>
              <w:t>4.5 Tecnologias e conceitos …</w:t>
            </w:r>
            <w:r w:rsidR="00576A4F">
              <w:rPr>
                <w:noProof/>
                <w:webHidden/>
              </w:rPr>
              <w:tab/>
            </w:r>
            <w:r w:rsidR="004C30F9">
              <w:rPr>
                <w:noProof/>
                <w:webHidden/>
              </w:rPr>
              <w:fldChar w:fldCharType="begin"/>
            </w:r>
            <w:r w:rsidR="00576A4F">
              <w:rPr>
                <w:noProof/>
                <w:webHidden/>
              </w:rPr>
              <w:instrText xml:space="preserve"> PAGEREF _Toc371523070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7" w14:textId="77777777" w:rsidR="00576A4F" w:rsidRDefault="0047736F">
          <w:pPr>
            <w:pStyle w:val="ndice2"/>
            <w:tabs>
              <w:tab w:val="right" w:leader="dot" w:pos="8494"/>
            </w:tabs>
            <w:rPr>
              <w:rFonts w:eastAsiaTheme="minorEastAsia" w:cstheme="minorBidi"/>
              <w:noProof/>
              <w:sz w:val="22"/>
              <w:szCs w:val="22"/>
              <w:lang w:eastAsia="pt-PT"/>
            </w:rPr>
          </w:pPr>
          <w:hyperlink w:anchor="_Toc371523071" w:history="1">
            <w:r w:rsidR="00576A4F" w:rsidRPr="00FA7E8D">
              <w:rPr>
                <w:rStyle w:val="Hiperligao"/>
                <w:noProof/>
              </w:rPr>
              <w:t>4.7 Conclusões ou Notas Finais…</w:t>
            </w:r>
            <w:r w:rsidR="00576A4F">
              <w:rPr>
                <w:noProof/>
                <w:webHidden/>
              </w:rPr>
              <w:tab/>
            </w:r>
            <w:r w:rsidR="004C30F9">
              <w:rPr>
                <w:noProof/>
                <w:webHidden/>
              </w:rPr>
              <w:fldChar w:fldCharType="begin"/>
            </w:r>
            <w:r w:rsidR="00576A4F">
              <w:rPr>
                <w:noProof/>
                <w:webHidden/>
              </w:rPr>
              <w:instrText xml:space="preserve"> PAGEREF _Toc371523071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8" w14:textId="77777777" w:rsidR="00576A4F" w:rsidRDefault="0047736F">
          <w:pPr>
            <w:pStyle w:val="ndice1"/>
            <w:tabs>
              <w:tab w:val="right" w:leader="dot" w:pos="8494"/>
            </w:tabs>
            <w:rPr>
              <w:rFonts w:eastAsiaTheme="minorEastAsia" w:cstheme="minorBidi"/>
              <w:noProof/>
              <w:sz w:val="22"/>
              <w:szCs w:val="22"/>
              <w:lang w:eastAsia="pt-PT"/>
            </w:rPr>
          </w:pPr>
          <w:hyperlink w:anchor="_Toc371523072" w:history="1">
            <w:r w:rsidR="00576A4F" w:rsidRPr="00FA7E8D">
              <w:rPr>
                <w:rStyle w:val="Hiperligao"/>
                <w:noProof/>
              </w:rPr>
              <w:t>5. Avaliação ou Discussão dos Resultados do Trabalho</w:t>
            </w:r>
            <w:r w:rsidR="00576A4F">
              <w:rPr>
                <w:noProof/>
                <w:webHidden/>
              </w:rPr>
              <w:tab/>
            </w:r>
            <w:r w:rsidR="004C30F9">
              <w:rPr>
                <w:noProof/>
                <w:webHidden/>
              </w:rPr>
              <w:fldChar w:fldCharType="begin"/>
            </w:r>
            <w:r w:rsidR="00576A4F">
              <w:rPr>
                <w:noProof/>
                <w:webHidden/>
              </w:rPr>
              <w:instrText xml:space="preserve"> PAGEREF _Toc371523072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9" w14:textId="77777777" w:rsidR="00576A4F" w:rsidRDefault="0047736F">
          <w:pPr>
            <w:pStyle w:val="ndice2"/>
            <w:tabs>
              <w:tab w:val="right" w:leader="dot" w:pos="8494"/>
            </w:tabs>
            <w:rPr>
              <w:rFonts w:eastAsiaTheme="minorEastAsia" w:cstheme="minorBidi"/>
              <w:noProof/>
              <w:sz w:val="22"/>
              <w:szCs w:val="22"/>
              <w:lang w:eastAsia="pt-PT"/>
            </w:rPr>
          </w:pPr>
          <w:hyperlink w:anchor="_Toc371523073" w:history="1">
            <w:r w:rsidR="00576A4F" w:rsidRPr="00FA7E8D">
              <w:rPr>
                <w:rStyle w:val="Hiperligao"/>
                <w:noProof/>
              </w:rPr>
              <w:t>5.1 Introdução</w:t>
            </w:r>
            <w:r w:rsidR="00576A4F">
              <w:rPr>
                <w:noProof/>
                <w:webHidden/>
              </w:rPr>
              <w:tab/>
            </w:r>
            <w:r w:rsidR="004C30F9">
              <w:rPr>
                <w:noProof/>
                <w:webHidden/>
              </w:rPr>
              <w:fldChar w:fldCharType="begin"/>
            </w:r>
            <w:r w:rsidR="00576A4F">
              <w:rPr>
                <w:noProof/>
                <w:webHidden/>
              </w:rPr>
              <w:instrText xml:space="preserve"> PAGEREF _Toc371523073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A" w14:textId="77777777" w:rsidR="00576A4F" w:rsidRDefault="0047736F">
          <w:pPr>
            <w:pStyle w:val="ndice2"/>
            <w:tabs>
              <w:tab w:val="right" w:leader="dot" w:pos="8494"/>
            </w:tabs>
            <w:rPr>
              <w:rFonts w:eastAsiaTheme="minorEastAsia" w:cstheme="minorBidi"/>
              <w:noProof/>
              <w:sz w:val="22"/>
              <w:szCs w:val="22"/>
              <w:lang w:eastAsia="pt-PT"/>
            </w:rPr>
          </w:pPr>
          <w:hyperlink w:anchor="_Toc371523074" w:history="1">
            <w:r w:rsidR="00576A4F" w:rsidRPr="00FA7E8D">
              <w:rPr>
                <w:rStyle w:val="Hiperligao"/>
                <w:noProof/>
              </w:rPr>
              <w:t>5.2 …</w:t>
            </w:r>
            <w:r w:rsidR="00576A4F">
              <w:rPr>
                <w:noProof/>
                <w:webHidden/>
              </w:rPr>
              <w:tab/>
            </w:r>
            <w:r w:rsidR="004C30F9">
              <w:rPr>
                <w:noProof/>
                <w:webHidden/>
              </w:rPr>
              <w:fldChar w:fldCharType="begin"/>
            </w:r>
            <w:r w:rsidR="00576A4F">
              <w:rPr>
                <w:noProof/>
                <w:webHidden/>
              </w:rPr>
              <w:instrText xml:space="preserve"> PAGEREF _Toc371523074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B" w14:textId="77777777" w:rsidR="00576A4F" w:rsidRDefault="0047736F">
          <w:pPr>
            <w:pStyle w:val="ndice2"/>
            <w:tabs>
              <w:tab w:val="right" w:leader="dot" w:pos="8494"/>
            </w:tabs>
            <w:rPr>
              <w:rFonts w:eastAsiaTheme="minorEastAsia" w:cstheme="minorBidi"/>
              <w:noProof/>
              <w:sz w:val="22"/>
              <w:szCs w:val="22"/>
              <w:lang w:eastAsia="pt-PT"/>
            </w:rPr>
          </w:pPr>
          <w:hyperlink w:anchor="_Toc371523075" w:history="1">
            <w:r w:rsidR="00576A4F" w:rsidRPr="00FA7E8D">
              <w:rPr>
                <w:rStyle w:val="Hiperligao"/>
                <w:noProof/>
              </w:rPr>
              <w:t>5.5 Tecnologias e conceitos …</w:t>
            </w:r>
            <w:r w:rsidR="00576A4F">
              <w:rPr>
                <w:noProof/>
                <w:webHidden/>
              </w:rPr>
              <w:tab/>
            </w:r>
            <w:r w:rsidR="004C30F9">
              <w:rPr>
                <w:noProof/>
                <w:webHidden/>
              </w:rPr>
              <w:fldChar w:fldCharType="begin"/>
            </w:r>
            <w:r w:rsidR="00576A4F">
              <w:rPr>
                <w:noProof/>
                <w:webHidden/>
              </w:rPr>
              <w:instrText xml:space="preserve"> PAGEREF _Toc371523075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C" w14:textId="77777777" w:rsidR="00576A4F" w:rsidRDefault="0047736F">
          <w:pPr>
            <w:pStyle w:val="ndice2"/>
            <w:tabs>
              <w:tab w:val="right" w:leader="dot" w:pos="8494"/>
            </w:tabs>
            <w:rPr>
              <w:rFonts w:eastAsiaTheme="minorEastAsia" w:cstheme="minorBidi"/>
              <w:noProof/>
              <w:sz w:val="22"/>
              <w:szCs w:val="22"/>
              <w:lang w:eastAsia="pt-PT"/>
            </w:rPr>
          </w:pPr>
          <w:hyperlink w:anchor="_Toc371523076" w:history="1">
            <w:r w:rsidR="00576A4F" w:rsidRPr="00FA7E8D">
              <w:rPr>
                <w:rStyle w:val="Hiperligao"/>
                <w:noProof/>
              </w:rPr>
              <w:t>5.7 Conclusões ou Notas Finais…</w:t>
            </w:r>
            <w:r w:rsidR="00576A4F">
              <w:rPr>
                <w:noProof/>
                <w:webHidden/>
              </w:rPr>
              <w:tab/>
            </w:r>
            <w:r w:rsidR="004C30F9">
              <w:rPr>
                <w:noProof/>
                <w:webHidden/>
              </w:rPr>
              <w:fldChar w:fldCharType="begin"/>
            </w:r>
            <w:r w:rsidR="00576A4F">
              <w:rPr>
                <w:noProof/>
                <w:webHidden/>
              </w:rPr>
              <w:instrText xml:space="preserve"> PAGEREF _Toc371523076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D" w14:textId="77777777" w:rsidR="00576A4F" w:rsidRDefault="0047736F">
          <w:pPr>
            <w:pStyle w:val="ndice1"/>
            <w:tabs>
              <w:tab w:val="right" w:leader="dot" w:pos="8494"/>
            </w:tabs>
            <w:rPr>
              <w:rFonts w:eastAsiaTheme="minorEastAsia" w:cstheme="minorBidi"/>
              <w:noProof/>
              <w:sz w:val="22"/>
              <w:szCs w:val="22"/>
              <w:lang w:eastAsia="pt-PT"/>
            </w:rPr>
          </w:pPr>
          <w:hyperlink w:anchor="_Toc371523077" w:history="1">
            <w:r w:rsidR="00576A4F" w:rsidRPr="00FA7E8D">
              <w:rPr>
                <w:rStyle w:val="Hiperligao"/>
                <w:noProof/>
              </w:rPr>
              <w:t>6. Conclusões e Trabalho Futuro</w:t>
            </w:r>
            <w:r w:rsidR="00576A4F">
              <w:rPr>
                <w:noProof/>
                <w:webHidden/>
              </w:rPr>
              <w:tab/>
            </w:r>
            <w:r w:rsidR="004C30F9">
              <w:rPr>
                <w:noProof/>
                <w:webHidden/>
              </w:rPr>
              <w:fldChar w:fldCharType="begin"/>
            </w:r>
            <w:r w:rsidR="00576A4F">
              <w:rPr>
                <w:noProof/>
                <w:webHidden/>
              </w:rPr>
              <w:instrText xml:space="preserve"> PAGEREF _Toc371523077 \h </w:instrText>
            </w:r>
            <w:r w:rsidR="004C30F9">
              <w:rPr>
                <w:noProof/>
                <w:webHidden/>
              </w:rPr>
            </w:r>
            <w:r w:rsidR="004C30F9">
              <w:rPr>
                <w:noProof/>
                <w:webHidden/>
              </w:rPr>
              <w:fldChar w:fldCharType="separate"/>
            </w:r>
            <w:r w:rsidR="00576A4F">
              <w:rPr>
                <w:noProof/>
                <w:webHidden/>
              </w:rPr>
              <w:t>7</w:t>
            </w:r>
            <w:r w:rsidR="004C30F9">
              <w:rPr>
                <w:noProof/>
                <w:webHidden/>
              </w:rPr>
              <w:fldChar w:fldCharType="end"/>
            </w:r>
          </w:hyperlink>
        </w:p>
        <w:p w14:paraId="0905A15E" w14:textId="77777777" w:rsidR="00576A4F" w:rsidRDefault="0047736F">
          <w:pPr>
            <w:pStyle w:val="ndice1"/>
            <w:tabs>
              <w:tab w:val="right" w:leader="dot" w:pos="8494"/>
            </w:tabs>
            <w:rPr>
              <w:rFonts w:eastAsiaTheme="minorEastAsia" w:cstheme="minorBidi"/>
              <w:noProof/>
              <w:sz w:val="22"/>
              <w:szCs w:val="22"/>
              <w:lang w:eastAsia="pt-PT"/>
            </w:rPr>
          </w:pPr>
          <w:hyperlink w:anchor="_Toc371523078" w:history="1">
            <w:r w:rsidR="00576A4F" w:rsidRPr="00FA7E8D">
              <w:rPr>
                <w:rStyle w:val="Hiperligao"/>
                <w:noProof/>
              </w:rPr>
              <w:t>Referências</w:t>
            </w:r>
            <w:r w:rsidR="00576A4F">
              <w:rPr>
                <w:noProof/>
                <w:webHidden/>
              </w:rPr>
              <w:tab/>
            </w:r>
            <w:r w:rsidR="004C30F9">
              <w:rPr>
                <w:noProof/>
                <w:webHidden/>
              </w:rPr>
              <w:fldChar w:fldCharType="begin"/>
            </w:r>
            <w:r w:rsidR="00576A4F">
              <w:rPr>
                <w:noProof/>
                <w:webHidden/>
              </w:rPr>
              <w:instrText xml:space="preserve"> PAGEREF _Toc371523078 \h </w:instrText>
            </w:r>
            <w:r w:rsidR="004C30F9">
              <w:rPr>
                <w:noProof/>
                <w:webHidden/>
              </w:rPr>
            </w:r>
            <w:r w:rsidR="004C30F9">
              <w:rPr>
                <w:noProof/>
                <w:webHidden/>
              </w:rPr>
              <w:fldChar w:fldCharType="separate"/>
            </w:r>
            <w:r w:rsidR="00576A4F">
              <w:rPr>
                <w:noProof/>
                <w:webHidden/>
              </w:rPr>
              <w:t>8</w:t>
            </w:r>
            <w:r w:rsidR="004C30F9">
              <w:rPr>
                <w:noProof/>
                <w:webHidden/>
              </w:rPr>
              <w:fldChar w:fldCharType="end"/>
            </w:r>
          </w:hyperlink>
        </w:p>
        <w:p w14:paraId="0905A15F" w14:textId="77777777" w:rsidR="00576A4F" w:rsidRDefault="004C30F9">
          <w: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BA1932"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BA26C3">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17DA6712" w:rsidR="0070556F" w:rsidRPr="00BA1932" w:rsidRDefault="0070556F" w:rsidP="0070556F">
      <w:pPr>
        <w:rPr>
          <w:rStyle w:val="Hiperligao"/>
          <w:noProof/>
          <w:color w:val="auto"/>
          <w:u w:val="none"/>
          <w:lang w:val="en-US"/>
        </w:rPr>
      </w:pPr>
    </w:p>
    <w:p w14:paraId="30B0CE78" w14:textId="5D3129FA" w:rsidR="0070556F" w:rsidRPr="00BA1932" w:rsidRDefault="0070556F" w:rsidP="0070556F">
      <w:pPr>
        <w:rPr>
          <w:rStyle w:val="Hiperligao"/>
          <w:noProof/>
          <w:color w:val="auto"/>
          <w:u w:val="none"/>
          <w:lang w:val="en-US"/>
        </w:rPr>
      </w:pPr>
    </w:p>
    <w:p w14:paraId="42244791" w14:textId="6C9A2BE3" w:rsidR="0070556F" w:rsidRPr="00BA1932" w:rsidRDefault="0070556F" w:rsidP="0070556F">
      <w:pPr>
        <w:rPr>
          <w:rStyle w:val="Hiperligao"/>
          <w:noProof/>
          <w:color w:val="auto"/>
          <w:u w:val="none"/>
          <w:lang w:val="en-US"/>
        </w:rPr>
      </w:pPr>
    </w:p>
    <w:p w14:paraId="7192A564" w14:textId="41789754" w:rsidR="0070556F" w:rsidRPr="00BA1932" w:rsidRDefault="0070556F" w:rsidP="0070556F">
      <w:pPr>
        <w:rPr>
          <w:rStyle w:val="Hiperligao"/>
          <w:noProof/>
          <w:color w:val="auto"/>
          <w:u w:val="none"/>
          <w:lang w:val="en-US"/>
        </w:rPr>
      </w:pPr>
    </w:p>
    <w:p w14:paraId="4A525AF0" w14:textId="77777777" w:rsidR="0070556F" w:rsidRPr="00BA1932" w:rsidRDefault="0070556F" w:rsidP="0070556F">
      <w:pPr>
        <w:rPr>
          <w:rStyle w:val="Hiperligao"/>
          <w:noProof/>
          <w:color w:val="auto"/>
          <w:u w:val="none"/>
          <w:lang w:val="en-US"/>
        </w:rPr>
        <w:sectPr w:rsidR="0070556F" w:rsidRPr="00BA1932" w:rsidSect="004A6464">
          <w:type w:val="evenPage"/>
          <w:pgSz w:w="11906" w:h="16838" w:code="9"/>
          <w:pgMar w:top="1440" w:right="1440" w:bottom="1440" w:left="1800" w:header="708" w:footer="708" w:gutter="0"/>
          <w:pgNumType w:fmt="lowerRoman"/>
          <w:cols w:space="708"/>
          <w:docGrid w:linePitch="360"/>
        </w:sectPr>
      </w:pPr>
    </w:p>
    <w:p w14:paraId="0905A177" w14:textId="32E1AE4C"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77777777" w:rsidR="00952285" w:rsidRPr="002A4B1A" w:rsidRDefault="00B0736C" w:rsidP="00AA60D4">
      <w:pPr>
        <w:pStyle w:val="Cabealho1"/>
      </w:pPr>
      <w:bookmarkStart w:id="0" w:name="_Toc371523056"/>
      <w:r w:rsidRPr="002A4B1A">
        <w:lastRenderedPageBreak/>
        <w:t xml:space="preserve">1. </w:t>
      </w:r>
      <w:r w:rsidR="00952285" w:rsidRPr="002A4B1A">
        <w:t>Introdução</w:t>
      </w:r>
      <w:bookmarkEnd w:id="0"/>
    </w:p>
    <w:p w14:paraId="0905A179" w14:textId="1239D19C" w:rsidR="00DE47F9" w:rsidRDefault="00DE47F9" w:rsidP="00AA60D4"/>
    <w:p w14:paraId="32E066DC" w14:textId="7888F0AE" w:rsidR="00286C9F" w:rsidRDefault="00286C9F" w:rsidP="00286C9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8863B9F" w14:textId="290EF226" w:rsidR="00286C9F" w:rsidRPr="003A51FA" w:rsidRDefault="0018155B" w:rsidP="00286C9F">
      <w:r>
        <w:t>Numa perspetiva histórica</w:t>
      </w:r>
      <w:r w:rsidR="00187F4E">
        <w:t xml:space="preserve"> de evolução das HMIs, é importante referenciar que</w:t>
      </w:r>
      <w:r>
        <w:t xml:space="preserve"> por volta de 1945 apareceu</w:t>
      </w:r>
      <w:r w:rsidR="00187F4E">
        <w:t xml:space="preserve"> a primeira interface homem-computador que ficou conhecida como </w:t>
      </w:r>
      <w:r>
        <w:t xml:space="preserve">a era da </w:t>
      </w:r>
      <w:r w:rsidRPr="00187F4E">
        <w:rPr>
          <w:i/>
        </w:rPr>
        <w:t>Batch Interface</w:t>
      </w:r>
      <w:r w:rsidR="00071AD5">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w:t>
      </w:r>
      <w:r w:rsidR="00187F4E">
        <w:t>era da linha de comandos e culminando na era das interfaces gráficas como as que conhecemos e utilizamos hoje em dia.</w:t>
      </w:r>
    </w:p>
    <w:p w14:paraId="6B57FEEC" w14:textId="0AABE7D3" w:rsidR="00286C9F" w:rsidRDefault="003D5AB7" w:rsidP="00286C9F">
      <w:r>
        <w:t>As HMIs são, nos dias que correm, utilizadas para os mais variados fins, como por exemplo</w:t>
      </w:r>
      <w:r w:rsidR="00D55411">
        <w:t xml:space="preserve">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FE93448" w14:textId="7544E527" w:rsidR="005B7FB8" w:rsidRDefault="003B4E2B" w:rsidP="00286C9F">
      <w:r>
        <w:t xml:space="preserve">O projeto a que me propus surge no </w:t>
      </w:r>
      <w:r w:rsidRPr="003B4E2B">
        <w:t xml:space="preserve">âmbito de um </w:t>
      </w:r>
      <w:r w:rsidR="00935647">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36A2F17B" w14:textId="598F61A7" w:rsidR="003B4E2B" w:rsidRDefault="003B4E2B" w:rsidP="00286C9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projeto como o desenvolvimento de produto, </w:t>
      </w:r>
      <w:r>
        <w:t>Fabrico Aditivo</w:t>
      </w:r>
      <w:r w:rsidRPr="008D5FC3">
        <w:t>, Indústria 4.0,  engenharia industrial e a gestão de projetos de I&amp;I.</w:t>
      </w:r>
    </w:p>
    <w:p w14:paraId="6CA21FFA" w14:textId="79CB4AF6" w:rsidR="00935647" w:rsidRDefault="00935647" w:rsidP="00935647">
      <w:r>
        <w:lastRenderedPageBreak/>
        <w:t>Assim, este projeto de mestrado visa desenvolver uma interface homem-máquina (HMI)</w:t>
      </w:r>
      <w:r w:rsidR="00DC6DEE" w:rsidRPr="00DC6DEE">
        <w:rPr>
          <w:i/>
        </w:rPr>
        <w:t xml:space="preserve"> web-based</w:t>
      </w:r>
      <w:r>
        <w:t xml:space="preserve"> para permitir fazer o controlo das funções básicas de um equipamento de fabrico aditivo, assim como monitorização e manipulação dos seus par</w:t>
      </w:r>
      <w:r w:rsidR="00DC6DEE">
        <w:t>âmetros, munindo o operador de uma ferramenta capaz de fornecer atempadamente toda a informação relativa ao processo de fabrico, assim como ao equipamento em si, e capaz de permitir o controlo do mesmo através de funções para o efeito. Para atingir os objetivos é expect</w:t>
      </w:r>
      <w:r w:rsidR="00F0082B">
        <w:t xml:space="preserve">ável </w:t>
      </w:r>
      <w:r w:rsidR="00DC6DEE">
        <w:t>que sejam exploradas tecnologias de desenvolvimento web, assim como a possibilidade de integrar tecnologias emergentes e que acrescentem valor, como por exemplo realidade aumentada, ou realidade virtual.</w:t>
      </w:r>
    </w:p>
    <w:p w14:paraId="0707BF46" w14:textId="4B86FED8" w:rsidR="004664C4" w:rsidRDefault="004664C4" w:rsidP="00935647"/>
    <w:p w14:paraId="14EB84FB" w14:textId="22360694" w:rsidR="004664C4" w:rsidRDefault="004664C4" w:rsidP="00935647">
      <w:r>
        <w:t>Em termos de planeamento, o projeto decorrerá da seguinte forma:</w:t>
      </w:r>
    </w:p>
    <w:p w14:paraId="3E8D9D38" w14:textId="77777777" w:rsidR="004664C4" w:rsidRDefault="004664C4" w:rsidP="004664C4">
      <w:pPr>
        <w:pStyle w:val="PargrafodaLista"/>
        <w:numPr>
          <w:ilvl w:val="0"/>
          <w:numId w:val="38"/>
        </w:numPr>
        <w:spacing w:after="160" w:line="259" w:lineRule="auto"/>
        <w:jc w:val="left"/>
      </w:pPr>
      <w:r>
        <w:t>Até 31/05 - Especificação do Projeto</w:t>
      </w:r>
    </w:p>
    <w:p w14:paraId="59D53C51" w14:textId="77777777" w:rsidR="004664C4" w:rsidRDefault="004664C4" w:rsidP="004664C4">
      <w:pPr>
        <w:pStyle w:val="PargrafodaLista"/>
        <w:numPr>
          <w:ilvl w:val="1"/>
          <w:numId w:val="38"/>
        </w:numPr>
        <w:spacing w:after="160" w:line="259" w:lineRule="auto"/>
        <w:jc w:val="left"/>
      </w:pPr>
      <w:r>
        <w:t>Até 27/05 – Definição dos Casos de Uso</w:t>
      </w:r>
    </w:p>
    <w:p w14:paraId="6477DA7F" w14:textId="77777777" w:rsidR="004664C4" w:rsidRDefault="004664C4" w:rsidP="004664C4">
      <w:pPr>
        <w:pStyle w:val="PargrafodaLista"/>
        <w:numPr>
          <w:ilvl w:val="1"/>
          <w:numId w:val="38"/>
        </w:numPr>
        <w:spacing w:after="160" w:line="259" w:lineRule="auto"/>
        <w:jc w:val="left"/>
      </w:pPr>
      <w:r>
        <w:t>De 28 a 31/05 – Definição de Mockups</w:t>
      </w:r>
    </w:p>
    <w:p w14:paraId="650629A1" w14:textId="5EA1FB49" w:rsidR="004664C4" w:rsidRDefault="004664C4" w:rsidP="004664C4">
      <w:pPr>
        <w:pStyle w:val="PargrafodaLista"/>
        <w:numPr>
          <w:ilvl w:val="0"/>
          <w:numId w:val="38"/>
        </w:numPr>
        <w:spacing w:after="160" w:line="259" w:lineRule="auto"/>
        <w:jc w:val="left"/>
      </w:pPr>
      <w:r>
        <w:t>De 1/06 a 15/06 – Estudo do Estado da Arte</w:t>
      </w:r>
    </w:p>
    <w:p w14:paraId="3877EA1E" w14:textId="3F050BF8" w:rsidR="004664C4" w:rsidRDefault="004664C4" w:rsidP="004664C4">
      <w:pPr>
        <w:pStyle w:val="PargrafodaLista"/>
        <w:numPr>
          <w:ilvl w:val="0"/>
          <w:numId w:val="38"/>
        </w:numPr>
        <w:spacing w:after="160" w:line="259" w:lineRule="auto"/>
        <w:jc w:val="left"/>
      </w:pPr>
      <w:r>
        <w:t>De 16/06 a 05/07 – Desenvolvimento</w:t>
      </w:r>
    </w:p>
    <w:p w14:paraId="6B5D5890" w14:textId="5EA44073" w:rsidR="004664C4" w:rsidRDefault="004664C4" w:rsidP="004664C4">
      <w:pPr>
        <w:pStyle w:val="PargrafodaLista"/>
        <w:numPr>
          <w:ilvl w:val="0"/>
          <w:numId w:val="38"/>
        </w:numPr>
        <w:spacing w:after="160" w:line="259" w:lineRule="auto"/>
        <w:jc w:val="left"/>
      </w:pPr>
      <w:r>
        <w:t>De 06/07 a 12/07 – Relatório e Apresentação</w:t>
      </w:r>
    </w:p>
    <w:p w14:paraId="771B7A14" w14:textId="77777777" w:rsidR="004664C4" w:rsidRDefault="004664C4" w:rsidP="004664C4">
      <w:pPr>
        <w:pStyle w:val="PargrafodaLista"/>
        <w:numPr>
          <w:ilvl w:val="0"/>
          <w:numId w:val="38"/>
        </w:numPr>
        <w:spacing w:after="160" w:line="259" w:lineRule="auto"/>
        <w:jc w:val="left"/>
      </w:pPr>
      <w:r>
        <w:t>De 01/10 a 01/01/2018 – Desenvolvimento</w:t>
      </w:r>
    </w:p>
    <w:p w14:paraId="74275583" w14:textId="3DCE44DA" w:rsidR="004664C4" w:rsidRDefault="004664C4" w:rsidP="004664C4">
      <w:pPr>
        <w:pStyle w:val="PargrafodaLista"/>
        <w:numPr>
          <w:ilvl w:val="0"/>
          <w:numId w:val="38"/>
        </w:numPr>
        <w:spacing w:after="160" w:line="259" w:lineRule="auto"/>
        <w:jc w:val="left"/>
      </w:pPr>
      <w:r>
        <w:t>De 02/01/2018 a 02/02/2018 – Relatório Final e Apresentação</w:t>
      </w:r>
    </w:p>
    <w:p w14:paraId="41866B6A" w14:textId="2814E308" w:rsidR="00853516" w:rsidRDefault="00853516" w:rsidP="00853516">
      <w:pPr>
        <w:spacing w:after="160" w:line="259" w:lineRule="auto"/>
        <w:jc w:val="left"/>
      </w:pPr>
      <w:r>
        <w:t>O planeamento delineado corresponde ao seguinte gráfico de Gantt:</w:t>
      </w:r>
    </w:p>
    <w:p w14:paraId="04D3E6C1" w14:textId="77777777" w:rsidR="00853516" w:rsidRDefault="00853516" w:rsidP="00853516">
      <w:pPr>
        <w:keepNext/>
        <w:spacing w:after="160" w:line="259" w:lineRule="auto"/>
        <w:jc w:val="left"/>
      </w:pPr>
      <w:r>
        <w:rPr>
          <w:noProof/>
          <w:lang w:eastAsia="pt-PT"/>
        </w:rPr>
        <w:drawing>
          <wp:inline distT="0" distB="0" distL="0" distR="0" wp14:anchorId="5B5E9013" wp14:editId="5D0F7653">
            <wp:extent cx="6156224" cy="9334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ntt.PNG"/>
                    <pic:cNvPicPr/>
                  </pic:nvPicPr>
                  <pic:blipFill>
                    <a:blip r:embed="rId12">
                      <a:extLst>
                        <a:ext uri="{28A0092B-C50C-407E-A947-70E740481C1C}">
                          <a14:useLocalDpi xmlns:a14="http://schemas.microsoft.com/office/drawing/2010/main" val="0"/>
                        </a:ext>
                      </a:extLst>
                    </a:blip>
                    <a:stretch>
                      <a:fillRect/>
                    </a:stretch>
                  </pic:blipFill>
                  <pic:spPr>
                    <a:xfrm>
                      <a:off x="0" y="0"/>
                      <a:ext cx="6158984" cy="933869"/>
                    </a:xfrm>
                    <a:prstGeom prst="rect">
                      <a:avLst/>
                    </a:prstGeom>
                  </pic:spPr>
                </pic:pic>
              </a:graphicData>
            </a:graphic>
          </wp:inline>
        </w:drawing>
      </w:r>
    </w:p>
    <w:p w14:paraId="44566FF7" w14:textId="3FAB1EF8" w:rsidR="00853516" w:rsidRPr="005547B3" w:rsidRDefault="00853516" w:rsidP="00853516">
      <w:pPr>
        <w:pStyle w:val="Legenda"/>
        <w:jc w:val="center"/>
      </w:pPr>
      <w:r>
        <w:t xml:space="preserve">Figura </w:t>
      </w:r>
      <w:fldSimple w:instr=" SEQ Figura \* ARABIC ">
        <w:r w:rsidR="00207C77">
          <w:rPr>
            <w:noProof/>
          </w:rPr>
          <w:t>1</w:t>
        </w:r>
      </w:fldSimple>
      <w:r>
        <w:t xml:space="preserve"> - Gantt do Projeto</w:t>
      </w:r>
    </w:p>
    <w:p w14:paraId="0DA72114" w14:textId="77777777" w:rsidR="004664C4" w:rsidRDefault="004664C4" w:rsidP="00935647"/>
    <w:p w14:paraId="29A3D5DB" w14:textId="77777777" w:rsidR="0069188B" w:rsidRDefault="0069188B" w:rsidP="00935647"/>
    <w:p w14:paraId="0E8B0032" w14:textId="5A0462C5" w:rsidR="0069188B" w:rsidRDefault="0069188B" w:rsidP="00935647">
      <w:r>
        <w:t>O presente trabalho encontra-se dividido nos seguintes capítulos:</w:t>
      </w:r>
    </w:p>
    <w:p w14:paraId="4C18FBC0" w14:textId="77777777" w:rsidR="003B4E2B" w:rsidRPr="003A51FA" w:rsidRDefault="003B4E2B" w:rsidP="00286C9F"/>
    <w:p w14:paraId="59323EC7" w14:textId="61E593CC" w:rsidR="00E33818" w:rsidRPr="00E33818" w:rsidRDefault="00E33818" w:rsidP="00A64CB6">
      <w:pPr>
        <w:autoSpaceDE w:val="0"/>
        <w:autoSpaceDN w:val="0"/>
        <w:adjustRightInd w:val="0"/>
      </w:pPr>
      <w:r w:rsidRPr="00E33818">
        <w:t xml:space="preserve">Capítulo 1: Onde se realizará uma contextualização do </w:t>
      </w:r>
      <w:r>
        <w:t>projeto</w:t>
      </w:r>
      <w:r w:rsidRPr="00E33818">
        <w:t>, apresentando em</w:t>
      </w:r>
    </w:p>
    <w:p w14:paraId="30C91A3B" w14:textId="4D67F9A5" w:rsidR="00E33818" w:rsidRPr="00E33818" w:rsidRDefault="00E33818" w:rsidP="00A64CB6">
      <w:pPr>
        <w:autoSpaceDE w:val="0"/>
        <w:autoSpaceDN w:val="0"/>
        <w:adjustRightInd w:val="0"/>
      </w:pPr>
      <w:r w:rsidRPr="00E33818">
        <w:t>linhas genéricas o</w:t>
      </w:r>
      <w:r>
        <w:t>s</w:t>
      </w:r>
      <w:r w:rsidRPr="00E33818">
        <w:t xml:space="preserve"> conceito</w:t>
      </w:r>
      <w:r>
        <w:t>s envolvidos, uma breve perspetiva d</w:t>
      </w:r>
      <w:r w:rsidR="006F6E9F">
        <w:t>a</w:t>
      </w:r>
      <w:r>
        <w:t xml:space="preserve"> evolução histórica, em que âmbito surge o projeto</w:t>
      </w:r>
      <w:r w:rsidR="006F6E9F">
        <w:t xml:space="preserve">, </w:t>
      </w:r>
      <w:r>
        <w:t xml:space="preserve">quais os objetivos delineados para o mesmo </w:t>
      </w:r>
      <w:r w:rsidRPr="00E33818">
        <w:t>e é</w:t>
      </w:r>
      <w:r>
        <w:t xml:space="preserve"> também</w:t>
      </w:r>
      <w:r w:rsidRPr="00E33818">
        <w:t xml:space="preserve"> definida a estrutura do documento.</w:t>
      </w:r>
    </w:p>
    <w:p w14:paraId="2E0028F8" w14:textId="363B1661" w:rsidR="00E33818" w:rsidRPr="00E33818" w:rsidRDefault="00E33818" w:rsidP="00A64CB6">
      <w:pPr>
        <w:autoSpaceDE w:val="0"/>
        <w:autoSpaceDN w:val="0"/>
        <w:adjustRightInd w:val="0"/>
      </w:pPr>
      <w:r w:rsidRPr="00E33818">
        <w:t xml:space="preserve">Capítulo 2: </w:t>
      </w:r>
      <w:r w:rsidR="006F6E9F">
        <w:t>Neste capítulo vai se introduzir algumas definições e conceitos importantes para o tema do projeto.</w:t>
      </w:r>
      <w:r w:rsidR="007F0FFA">
        <w:t xml:space="preserve"> </w:t>
      </w:r>
    </w:p>
    <w:p w14:paraId="495048E3" w14:textId="6B6BD747" w:rsidR="006F6E9F" w:rsidRPr="00E33818" w:rsidRDefault="006F6E9F" w:rsidP="006F6E9F">
      <w:pPr>
        <w:autoSpaceDE w:val="0"/>
        <w:autoSpaceDN w:val="0"/>
        <w:adjustRightInd w:val="0"/>
      </w:pPr>
      <w:r w:rsidRPr="00E33818">
        <w:t xml:space="preserve">Capítulo </w:t>
      </w:r>
      <w:r>
        <w:t>3</w:t>
      </w:r>
      <w:r w:rsidRPr="00E33818">
        <w:t>:</w:t>
      </w:r>
      <w:r w:rsidRPr="006F6E9F">
        <w:t xml:space="preserve"> </w:t>
      </w:r>
      <w:r w:rsidRPr="00E33818">
        <w:t xml:space="preserve">Consistirá na análise do estado da arte associado ao </w:t>
      </w:r>
      <w:r>
        <w:t xml:space="preserve">desenvolvimento de HMIs industriais, serão descritos alguns fatores essenciais a ter em consideração no desenvolvimento de HMIs e quais os benefícios de um bom design. Será também abordado o tema de HMIs </w:t>
      </w:r>
      <w:r w:rsidRPr="006F6E9F">
        <w:rPr>
          <w:i/>
        </w:rPr>
        <w:t>web-based</w:t>
      </w:r>
      <w:r>
        <w:t xml:space="preserve">, porquê investir em tecnologias web para HMIs, </w:t>
      </w:r>
      <w:r>
        <w:lastRenderedPageBreak/>
        <w:t xml:space="preserve">quais as vantagens e </w:t>
      </w:r>
      <w:r w:rsidR="0038757B">
        <w:t>ainda</w:t>
      </w:r>
      <w:r>
        <w:t xml:space="preserve"> alguns casos de sucesso de aplicações de tecnologias emergentes em HMIs. </w:t>
      </w:r>
    </w:p>
    <w:p w14:paraId="7A2AA5E9" w14:textId="0B8F86B5" w:rsidR="00286C9F" w:rsidRDefault="00286C9F" w:rsidP="006F6E9F"/>
    <w:p w14:paraId="57D45899" w14:textId="70248979" w:rsidR="00286C9F" w:rsidRDefault="00286C9F" w:rsidP="00AA60D4"/>
    <w:p w14:paraId="44BACC8F" w14:textId="77777777" w:rsidR="00286C9F" w:rsidRPr="002A4B1A" w:rsidRDefault="00286C9F" w:rsidP="00AA60D4"/>
    <w:p w14:paraId="0905A17A" w14:textId="77777777" w:rsidR="00AA60D4" w:rsidRPr="002A4B1A" w:rsidRDefault="00AA60D4" w:rsidP="00AA60D4">
      <w:r w:rsidRPr="002A4B1A">
        <w:t>Introdução…</w:t>
      </w:r>
    </w:p>
    <w:p w14:paraId="0905A17B" w14:textId="26C1ED1F" w:rsidR="00AA60D4" w:rsidRDefault="0070556F" w:rsidP="00AA60D4">
      <w:r>
        <w:t>Motivação, c</w:t>
      </w:r>
      <w:r w:rsidR="00AA60D4" w:rsidRPr="002A4B1A">
        <w:t>ontextualização</w:t>
      </w:r>
      <w:r>
        <w:t>, problema</w:t>
      </w:r>
      <w:r w:rsidR="00AA60D4" w:rsidRPr="002A4B1A">
        <w:t>…</w:t>
      </w:r>
    </w:p>
    <w:p w14:paraId="0905A17C" w14:textId="09BF9F9E" w:rsidR="000E19B8" w:rsidRPr="002A4B1A" w:rsidRDefault="000E19B8" w:rsidP="00AA60D4">
      <w:r>
        <w:t>A empresa</w:t>
      </w:r>
      <w:r w:rsidR="0070556F">
        <w:t xml:space="preserve"> ou organização (se fizer sentido)</w:t>
      </w:r>
      <w:r w:rsidRPr="002A4B1A">
        <w:t>…</w:t>
      </w:r>
    </w:p>
    <w:p w14:paraId="0905A17D" w14:textId="43C48A52" w:rsidR="005C576B" w:rsidRDefault="00AA60D4" w:rsidP="00AA60D4">
      <w:r w:rsidRPr="002A4B1A">
        <w:t>A</w:t>
      </w:r>
      <w:r w:rsidR="006903E8" w:rsidRPr="002A4B1A">
        <w:t>presentação de objetivos d</w:t>
      </w:r>
      <w:r w:rsidR="000E19B8">
        <w:t>o Projeto</w:t>
      </w:r>
      <w:r w:rsidR="006903E8" w:rsidRPr="002A4B1A">
        <w:t>…</w:t>
      </w:r>
    </w:p>
    <w:p w14:paraId="65FB31EC" w14:textId="0CD40539" w:rsidR="0070556F" w:rsidRPr="002A4B1A" w:rsidRDefault="0070556F" w:rsidP="00AA60D4">
      <w:r>
        <w:t>Apresentação do planeamento (Gantt mês a mês) do projeto para Até Julho 2017 e Até Fevereiro 2018.</w:t>
      </w:r>
    </w:p>
    <w:p w14:paraId="0905A17E" w14:textId="77777777" w:rsidR="00952285" w:rsidRPr="002A4B1A" w:rsidRDefault="00867149" w:rsidP="00AA60D4">
      <w:r w:rsidRPr="002A4B1A">
        <w:t>O presente trabalho encontra-se</w:t>
      </w:r>
      <w:r w:rsidR="006903E8" w:rsidRPr="002A4B1A">
        <w:t xml:space="preserve"> </w:t>
      </w:r>
      <w:r w:rsidRPr="002A4B1A">
        <w:t>dividido nos seguintes capítulo</w:t>
      </w:r>
      <w:r w:rsidR="006903E8" w:rsidRPr="002A4B1A">
        <w:t>s:</w:t>
      </w:r>
    </w:p>
    <w:p w14:paraId="0905A17F" w14:textId="77777777" w:rsidR="00867149" w:rsidRPr="002A4B1A" w:rsidRDefault="00867149" w:rsidP="00AA60D4">
      <w:r w:rsidRPr="002A4B1A">
        <w:t xml:space="preserve">Capítulo </w:t>
      </w:r>
      <w:r w:rsidR="000D76B9" w:rsidRPr="002A4B1A">
        <w:t>2</w:t>
      </w:r>
      <w:r w:rsidRPr="002A4B1A">
        <w:t xml:space="preserve">: </w:t>
      </w:r>
      <w:r w:rsidR="006903E8" w:rsidRPr="002A4B1A">
        <w:t>…</w:t>
      </w:r>
    </w:p>
    <w:p w14:paraId="0905A183" w14:textId="589472DE" w:rsidR="00924B1D" w:rsidRPr="002A4B1A" w:rsidRDefault="00AA60D4" w:rsidP="00AA60D4">
      <w:r w:rsidRPr="002A4B1A">
        <w:t>Capítulo 3: …</w:t>
      </w:r>
    </w:p>
    <w:p w14:paraId="0905A184" w14:textId="77777777" w:rsidR="00952285" w:rsidRPr="002A4B1A" w:rsidRDefault="00952285" w:rsidP="00AA60D4">
      <w:r w:rsidRPr="002A4B1A">
        <w:br w:type="page"/>
      </w:r>
    </w:p>
    <w:p w14:paraId="0905A185" w14:textId="77777777" w:rsidR="00952285" w:rsidRPr="002A4B1A" w:rsidRDefault="00B0736C" w:rsidP="00AA60D4">
      <w:pPr>
        <w:pStyle w:val="Cabealho1"/>
      </w:pPr>
      <w:bookmarkStart w:id="1" w:name="_Toc371523057"/>
      <w:r w:rsidRPr="002A4B1A">
        <w:lastRenderedPageBreak/>
        <w:t xml:space="preserve">2. </w:t>
      </w:r>
      <w:r w:rsidR="00924ABE" w:rsidRPr="002A4B1A">
        <w:t>Definições e Conceitos</w:t>
      </w:r>
      <w:bookmarkEnd w:id="1"/>
    </w:p>
    <w:p w14:paraId="0905A186" w14:textId="77777777" w:rsidR="00952285" w:rsidRPr="002A4B1A" w:rsidRDefault="00952285" w:rsidP="00AA60D4"/>
    <w:p w14:paraId="0905A187" w14:textId="77777777" w:rsidR="00ED1068" w:rsidRPr="002A4B1A" w:rsidRDefault="005C576B" w:rsidP="00AA60D4">
      <w:pPr>
        <w:pStyle w:val="Cabealho2"/>
      </w:pPr>
      <w:bookmarkStart w:id="2" w:name="_Toc371523058"/>
      <w:r w:rsidRPr="002A4B1A">
        <w:t>2.1 Introdução</w:t>
      </w:r>
      <w:bookmarkEnd w:id="2"/>
    </w:p>
    <w:p w14:paraId="0905A188" w14:textId="77777777" w:rsidR="00ED1068" w:rsidRPr="002A4B1A" w:rsidRDefault="00ED1068" w:rsidP="00AA60D4"/>
    <w:p w14:paraId="500B95A2" w14:textId="2FB827B9" w:rsidR="00C678B6" w:rsidRDefault="00C678B6" w:rsidP="00C678B6">
      <w:r>
        <w:t>AUTOMAÇÃO</w:t>
      </w:r>
    </w:p>
    <w:p w14:paraId="2B30241B" w14:textId="65889C02" w:rsidR="00834B20" w:rsidRDefault="00834B20" w:rsidP="00C678B6"/>
    <w:p w14:paraId="0905A189" w14:textId="65D6660E" w:rsidR="004F007F" w:rsidRDefault="008C2922" w:rsidP="00760E26">
      <w:pPr>
        <w:widowControl w:val="0"/>
        <w:autoSpaceDE w:val="0"/>
        <w:autoSpaceDN w:val="0"/>
        <w:adjustRightInd w:val="0"/>
        <w:spacing w:line="240" w:lineRule="auto"/>
      </w:pPr>
      <w:r>
        <w:t xml:space="preserve">O conceito de automação consiste num “processo de controlo e de monitorização de atividades e </w:t>
      </w:r>
      <w:r w:rsidR="00760E26">
        <w:t>de tarefas de forma autónoma”</w:t>
      </w:r>
      <w:r w:rsidR="00760E26">
        <w:fldChar w:fldCharType="begin" w:fldLock="1"/>
      </w:r>
      <w:r w:rsidR="0009657B">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760E26">
        <w:fldChar w:fldCharType="separate"/>
      </w:r>
      <w:r w:rsidR="003776BA" w:rsidRPr="003776BA">
        <w:rPr>
          <w:noProof/>
        </w:rPr>
        <w:t>(Carvalho &amp; Ferrolho, 2016, p. 3)</w:t>
      </w:r>
      <w:r w:rsidR="00760E26">
        <w:fldChar w:fldCharType="end"/>
      </w:r>
      <w:r w:rsidR="00760E26">
        <w:t xml:space="preserve">, </w:t>
      </w:r>
      <w:r>
        <w:t>ou seja, na implementação da automação em ambiente industrial procura-se reduzir ao máximo, ou em alguns casos substituir, a intervenção humana por sistemas automáticos</w:t>
      </w:r>
      <w:r w:rsidR="0009657B">
        <w:t xml:space="preserve"> </w:t>
      </w:r>
      <w:r w:rsidR="0009657B">
        <w:fldChar w:fldCharType="begin" w:fldLock="1"/>
      </w:r>
      <w:r w:rsidR="00BE771A">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09657B">
        <w:fldChar w:fldCharType="separate"/>
      </w:r>
      <w:r w:rsidR="0009657B" w:rsidRPr="0009657B">
        <w:rPr>
          <w:noProof/>
        </w:rPr>
        <w:t>(Dorf &amp; Bishop, 2010, p. 7)</w:t>
      </w:r>
      <w:r w:rsidR="0009657B">
        <w:fldChar w:fldCharType="end"/>
      </w:r>
      <w:r>
        <w:t xml:space="preserve"> que podem incluir partes mecânicas, elétricas ou eletrónicas e são apoiados por meios computacionais para operar </w:t>
      </w:r>
      <w:r w:rsidR="007F2E15">
        <w:t>e controlar equipamentos (como máquin</w:t>
      </w:r>
      <w:r w:rsidR="0009657B">
        <w:t>as, processos em fábricas, etc) e desta forma obter um aumento de produtividade e redução de custos de produção.</w:t>
      </w:r>
    </w:p>
    <w:p w14:paraId="27F6F525" w14:textId="29184771" w:rsidR="0009657B" w:rsidRDefault="0009657B" w:rsidP="00760E26">
      <w:pPr>
        <w:widowControl w:val="0"/>
        <w:autoSpaceDE w:val="0"/>
        <w:autoSpaceDN w:val="0"/>
        <w:adjustRightInd w:val="0"/>
        <w:spacing w:line="240" w:lineRule="auto"/>
      </w:pPr>
    </w:p>
    <w:p w14:paraId="23797279" w14:textId="2C295E3C" w:rsidR="00580570" w:rsidRDefault="00580570" w:rsidP="00760E26">
      <w:pPr>
        <w:widowControl w:val="0"/>
        <w:autoSpaceDE w:val="0"/>
        <w:autoSpaceDN w:val="0"/>
        <w:adjustRightInd w:val="0"/>
        <w:spacing w:line="240" w:lineRule="auto"/>
      </w:pPr>
      <w:r>
        <w:t>História da Automação</w:t>
      </w:r>
    </w:p>
    <w:p w14:paraId="66B4CCFC" w14:textId="77777777" w:rsidR="00580570" w:rsidRDefault="00580570" w:rsidP="00760E26">
      <w:pPr>
        <w:widowControl w:val="0"/>
        <w:autoSpaceDE w:val="0"/>
        <w:autoSpaceDN w:val="0"/>
        <w:adjustRightInd w:val="0"/>
        <w:spacing w:line="240" w:lineRule="auto"/>
      </w:pPr>
    </w:p>
    <w:p w14:paraId="08B2AEA3" w14:textId="77777777" w:rsidR="00A108F3" w:rsidRDefault="0009657B" w:rsidP="00760E26">
      <w:pPr>
        <w:widowControl w:val="0"/>
        <w:autoSpaceDE w:val="0"/>
        <w:autoSpaceDN w:val="0"/>
        <w:adjustRightInd w:val="0"/>
        <w:spacing w:line="240" w:lineRule="auto"/>
      </w:pPr>
      <w:r>
        <w:t xml:space="preserve">Desde há muito tempo que o ser humano procura automatizar atividades que inicialmente </w:t>
      </w:r>
      <w:r w:rsidR="00BE771A">
        <w:t>eram</w:t>
      </w:r>
      <w:r>
        <w:t xml:space="preserve"> manuais. As primeiras iniciativas ocorreram ainda na pré-história com invenções como a roda, moinhos de vento ou rodas de água que permitiram economizar esforço, tempo e recursos através de soluç</w:t>
      </w:r>
      <w:r w:rsidR="00BE771A">
        <w:t xml:space="preserve">ões criativas </w:t>
      </w:r>
      <w:r w:rsidR="00BE771A">
        <w:fldChar w:fldCharType="begin" w:fldLock="1"/>
      </w:r>
      <w:r w:rsidR="00BE771A">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 "properties" : { "noteIndex" : 0 }, "schema" : "https://github.com/citation-style-language/schema/raw/master/csl-citation.json" }</w:instrText>
      </w:r>
      <w:r w:rsidR="00BE771A">
        <w:fldChar w:fldCharType="separate"/>
      </w:r>
      <w:r w:rsidR="00BE771A" w:rsidRPr="00BE771A">
        <w:rPr>
          <w:noProof/>
        </w:rPr>
        <w:t>(Soares &amp; Mariano, 2012)</w:t>
      </w:r>
      <w:r w:rsidR="00BE771A">
        <w:fldChar w:fldCharType="end"/>
      </w:r>
      <w:r w:rsidR="00BE771A">
        <w:t xml:space="preserve">. </w:t>
      </w:r>
    </w:p>
    <w:p w14:paraId="729E94DE" w14:textId="1EB97DC7" w:rsidR="0009657B" w:rsidRDefault="00BE771A" w:rsidP="00760E26">
      <w:pPr>
        <w:widowControl w:val="0"/>
        <w:autoSpaceDE w:val="0"/>
        <w:autoSpaceDN w:val="0"/>
        <w:adjustRightInd w:val="0"/>
        <w:spacing w:line="240" w:lineRule="auto"/>
      </w:pPr>
      <w:r>
        <w:t xml:space="preserve">Mais tarde, por alturas do século XVIII, </w:t>
      </w:r>
      <w:r w:rsidR="00A108F3">
        <w:t xml:space="preserve">naquela que ficou conhecida como a Revolução Industrial assistiu-se a uma </w:t>
      </w:r>
      <w:r w:rsidR="00A108F3" w:rsidRPr="00A108F3">
        <w:rPr>
          <w:b/>
        </w:rPr>
        <w:t>mecanização</w:t>
      </w:r>
      <w:r w:rsidR="00A108F3">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4D1B06E5" w14:textId="29AB4B81" w:rsidR="00A108F3" w:rsidRDefault="00A108F3" w:rsidP="00760E26">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2B7C5B1F" w14:textId="574B3F3C" w:rsidR="00207C77" w:rsidRDefault="00207C77" w:rsidP="00760E26">
      <w:pPr>
        <w:widowControl w:val="0"/>
        <w:autoSpaceDE w:val="0"/>
        <w:autoSpaceDN w:val="0"/>
        <w:adjustRightInd w:val="0"/>
        <w:spacing w:line="240" w:lineRule="auto"/>
      </w:pPr>
    </w:p>
    <w:p w14:paraId="05CE6413" w14:textId="77777777" w:rsidR="00207C77" w:rsidRDefault="00207C77" w:rsidP="00207C77">
      <w:pPr>
        <w:keepNext/>
        <w:widowControl w:val="0"/>
        <w:autoSpaceDE w:val="0"/>
        <w:autoSpaceDN w:val="0"/>
        <w:adjustRightInd w:val="0"/>
        <w:spacing w:line="240" w:lineRule="auto"/>
      </w:pPr>
      <w:r>
        <w:rPr>
          <w:noProof/>
          <w:lang w:eastAsia="pt-PT"/>
        </w:rPr>
        <w:drawing>
          <wp:inline distT="0" distB="0" distL="0" distR="0" wp14:anchorId="61F2C2BD" wp14:editId="56BD5C41">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CC5C280" w14:textId="7BB47DF2" w:rsidR="00207C77" w:rsidRDefault="00207C77" w:rsidP="00207C77">
      <w:pPr>
        <w:pStyle w:val="Legenda"/>
        <w:jc w:val="center"/>
      </w:pPr>
      <w:r>
        <w:t xml:space="preserve">Figura </w:t>
      </w:r>
      <w:fldSimple w:instr=" SEQ Figura \* ARABIC ">
        <w:r>
          <w:rPr>
            <w:noProof/>
          </w:rPr>
          <w:t>2</w:t>
        </w:r>
      </w:fldSimple>
      <w:r>
        <w:t xml:space="preserve"> - Linha de montagem de Henry Ford</w:t>
      </w:r>
    </w:p>
    <w:p w14:paraId="5256BCF2" w14:textId="685A1DC8" w:rsidR="007F2E15" w:rsidRDefault="007F2E15" w:rsidP="00AA60D4"/>
    <w:p w14:paraId="64357C16" w14:textId="55EDFB0C" w:rsidR="007F2E15" w:rsidRDefault="00580570" w:rsidP="00AA60D4">
      <w:r>
        <w:lastRenderedPageBreak/>
        <w:t xml:space="preserve">Nos anos Pós 2ª Guerra Mundial, por volta dos anos 50, surgem máquinas de comando numérico na produção (CNC) que permitem a produção de peças de grande complexidade e de alta precisão. </w:t>
      </w:r>
    </w:p>
    <w:p w14:paraId="25C4D8CC" w14:textId="7EB8D6C2" w:rsidR="00580570" w:rsidRDefault="00580570" w:rsidP="00AA60D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1413DF25" w14:textId="42BC5693" w:rsidR="00580570" w:rsidRDefault="00580570" w:rsidP="00AA60D4">
      <w:r>
        <w:t>Desde então assistiu-se a uma tentativa de normalização das comunicações entre PLCs e a uma integração de sistemas mecânicos, sistemas de controlo de processos e sistemas informáticos.</w:t>
      </w:r>
    </w:p>
    <w:p w14:paraId="35026C0F" w14:textId="6106BCAA" w:rsidR="00580570" w:rsidRDefault="00580570" w:rsidP="00AA60D4">
      <w:r>
        <w:t>A automação evoluiu, disseminou-se, e é hoje aplicada em várias áreas ou setores da sociedade</w:t>
      </w:r>
      <w:r w:rsidR="00437AAF">
        <w:t>, sendo composta por vários ramos de aplicabilidade como por exemplo a automação industrial, a automação comercial ou a automação residencial.</w:t>
      </w:r>
    </w:p>
    <w:p w14:paraId="5A80B806" w14:textId="2A3BDA82" w:rsidR="007D491C" w:rsidRDefault="007D491C" w:rsidP="00AA60D4"/>
    <w:p w14:paraId="553A87E4" w14:textId="7BC22409" w:rsidR="007D491C" w:rsidRPr="00747406" w:rsidRDefault="00747406" w:rsidP="00AA60D4">
      <w:pPr>
        <w:rPr>
          <w:b/>
          <w:u w:val="single"/>
        </w:rPr>
      </w:pPr>
      <w:bookmarkStart w:id="3" w:name="_GoBack"/>
      <w:r w:rsidRPr="00747406">
        <w:rPr>
          <w:b/>
          <w:u w:val="single"/>
        </w:rPr>
        <w:t>COLOCAR OBJETIVOS DA AUTOMAÇÃO -&gt; SEBENTA DE AUTOMAÇAO E CONTROLO</w:t>
      </w:r>
    </w:p>
    <w:bookmarkEnd w:id="3"/>
    <w:p w14:paraId="0905A18A" w14:textId="77777777" w:rsidR="005C576B" w:rsidRPr="002A4B1A" w:rsidRDefault="005C576B" w:rsidP="00AA60D4"/>
    <w:p w14:paraId="0905A18B" w14:textId="0FA96B51" w:rsidR="005C576B" w:rsidRPr="002A4B1A" w:rsidRDefault="005C576B" w:rsidP="00AA60D4">
      <w:pPr>
        <w:pStyle w:val="Cabealho2"/>
      </w:pPr>
      <w:bookmarkStart w:id="4" w:name="_Toc371523059"/>
      <w:r w:rsidRPr="002A4B1A">
        <w:t xml:space="preserve">2.2 </w:t>
      </w:r>
      <w:bookmarkEnd w:id="4"/>
      <w:r w:rsidR="005454CB">
        <w:t>HMI</w:t>
      </w:r>
    </w:p>
    <w:p w14:paraId="48EE2236" w14:textId="77777777" w:rsidR="005454CB" w:rsidRDefault="005454CB" w:rsidP="005454CB"/>
    <w:p w14:paraId="6D679CC6" w14:textId="49A44B54" w:rsidR="005454CB" w:rsidRDefault="005454CB" w:rsidP="005454CB">
      <w:r>
        <w:t>Uma HMI (</w:t>
      </w:r>
      <w:r w:rsidRPr="005454CB">
        <w:rPr>
          <w:i/>
        </w:rPr>
        <w:t>Human-Machine Interface</w:t>
      </w:r>
      <w:r>
        <w:t xml:space="preserve">) é uma combinação entre componentes de hardware e software </w:t>
      </w:r>
      <w:r w:rsidR="00236FDF">
        <w:t xml:space="preserve">que, juntos, têm a capacidade de </w:t>
      </w:r>
      <w:r>
        <w:t>forne</w:t>
      </w:r>
      <w:r w:rsidR="003B7568">
        <w:t>ce</w:t>
      </w:r>
      <w:r w:rsidR="00236FDF">
        <w:t>r</w:t>
      </w:r>
      <w:r w:rsidR="00B421BA">
        <w:t xml:space="preserve"> ao utilizador as ferramentas</w:t>
      </w:r>
      <w:r>
        <w:t xml:space="preserve"> e a informação necessári</w:t>
      </w:r>
      <w:r w:rsidR="00236FDF">
        <w:t xml:space="preserve">a para que este </w:t>
      </w:r>
      <w:r>
        <w:t>seja capaz de manus</w:t>
      </w:r>
      <w:r w:rsidR="00236FDF">
        <w:t>ear, monitorizar e controlar um</w:t>
      </w:r>
      <w:r>
        <w:t xml:space="preserve"> </w:t>
      </w:r>
      <w:r w:rsidR="00236FDF">
        <w:t>equipamento</w:t>
      </w:r>
      <w:r>
        <w:t xml:space="preserve">. As HMIs estão presentes nos mais variados tipos de sistemas/equipamentos para os mais diversos fins, como no controlo de comboios, máquinas de CNC, equipamento de laboratório médico, etc, e todas devem conter todos os elementos necessários para uma utilização/manuseio completo </w:t>
      </w:r>
      <w:r w:rsidR="00236FDF">
        <w:t>por parte do utilizador</w:t>
      </w:r>
      <w:r>
        <w:t>.</w:t>
      </w:r>
    </w:p>
    <w:p w14:paraId="3EEA9FB2" w14:textId="488B0CC0" w:rsidR="00C678B6" w:rsidRDefault="00C678B6" w:rsidP="005454CB"/>
    <w:p w14:paraId="0905A18C" w14:textId="77777777" w:rsidR="005C576B" w:rsidRPr="002A4B1A" w:rsidRDefault="005C576B" w:rsidP="00AA60D4"/>
    <w:p w14:paraId="0905A18D" w14:textId="77777777" w:rsidR="006903E8" w:rsidRPr="002A4B1A" w:rsidRDefault="006903E8" w:rsidP="00AA60D4"/>
    <w:p w14:paraId="0905A18E" w14:textId="77777777" w:rsidR="006903E8" w:rsidRPr="002A4B1A" w:rsidRDefault="006903E8" w:rsidP="00AA60D4"/>
    <w:p w14:paraId="0905A18F" w14:textId="6086705F" w:rsidR="004F007F" w:rsidRDefault="00171ADF" w:rsidP="00AA60D4">
      <w:pPr>
        <w:pStyle w:val="Cabealho2"/>
      </w:pPr>
      <w:bookmarkStart w:id="5" w:name="_Toc371523060"/>
      <w:r w:rsidRPr="002A4B1A">
        <w:t xml:space="preserve">2.3 </w:t>
      </w:r>
      <w:bookmarkEnd w:id="5"/>
      <w:r w:rsidR="00864062">
        <w:t>Objetivos de uma HMI</w:t>
      </w:r>
    </w:p>
    <w:p w14:paraId="2091E167" w14:textId="4CF3FCB1" w:rsidR="00864062" w:rsidRDefault="00864062" w:rsidP="00864062"/>
    <w:p w14:paraId="75B3FC89" w14:textId="77777777" w:rsidR="00864062" w:rsidRDefault="00864062" w:rsidP="00864062">
      <w:r>
        <w:t>O principal objetivo da HMI é ser capaz de fornecer o seu operador/utilizador de todas as ferramentas/funções, assim como toda a informação necessária no momento correto de forma a permitir a maior eficiência e consequentemente o melhor desempenho na monitorização e controlo do equipamento.</w:t>
      </w:r>
    </w:p>
    <w:p w14:paraId="14EBF8DA" w14:textId="77777777" w:rsidR="00864062" w:rsidRDefault="00864062" w:rsidP="00864062">
      <w:r>
        <w:t xml:space="preserve">Para um desenvolvimento de uma HMI com sucesso, é fundamental ter em consideração fatores como a segurança, ergonomia, os standards da indústria, uma clara definição dos requisitos funcionais, o nível de conhecimento do operador, etc. </w:t>
      </w:r>
    </w:p>
    <w:p w14:paraId="3BB67805" w14:textId="77777777" w:rsidR="00864062" w:rsidRDefault="00864062" w:rsidP="00864062">
      <w:r>
        <w:t>É essencial que a HMI desenvolvida responda claramente às seguintes questões:</w:t>
      </w:r>
    </w:p>
    <w:p w14:paraId="622733D4" w14:textId="77777777" w:rsidR="00864062" w:rsidRDefault="00864062" w:rsidP="00864062">
      <w:pPr>
        <w:pStyle w:val="PargrafodaLista"/>
        <w:numPr>
          <w:ilvl w:val="0"/>
          <w:numId w:val="35"/>
        </w:numPr>
        <w:spacing w:after="160" w:line="259" w:lineRule="auto"/>
        <w:jc w:val="left"/>
      </w:pPr>
      <w:r>
        <w:t>Quantas serão e quais as funções controladas pela interface?</w:t>
      </w:r>
    </w:p>
    <w:p w14:paraId="14FC27F5" w14:textId="77777777" w:rsidR="00864062" w:rsidRDefault="00864062" w:rsidP="00864062">
      <w:pPr>
        <w:pStyle w:val="PargrafodaLista"/>
        <w:numPr>
          <w:ilvl w:val="0"/>
          <w:numId w:val="35"/>
        </w:numPr>
        <w:spacing w:after="160" w:line="259" w:lineRule="auto"/>
        <w:jc w:val="left"/>
      </w:pPr>
      <w:r>
        <w:lastRenderedPageBreak/>
        <w:t>Como será controlada cada função? Existem diversas possibilidades como botões, switches, etc.</w:t>
      </w:r>
    </w:p>
    <w:p w14:paraId="2895909C" w14:textId="77777777" w:rsidR="00864062" w:rsidRDefault="00864062" w:rsidP="00864062">
      <w:pPr>
        <w:pStyle w:val="PargrafodaLista"/>
        <w:numPr>
          <w:ilvl w:val="0"/>
          <w:numId w:val="35"/>
        </w:numPr>
        <w:spacing w:after="160" w:line="259" w:lineRule="auto"/>
        <w:jc w:val="left"/>
      </w:pPr>
      <w:r>
        <w:t>Qual o tipo de feedback a dar ao operador que melhor serve o propósito quando este está a executar funções na HMI?</w:t>
      </w:r>
    </w:p>
    <w:p w14:paraId="0CD989C4" w14:textId="77777777" w:rsidR="00864062" w:rsidRDefault="00864062" w:rsidP="00864062">
      <w:pPr>
        <w:pStyle w:val="PargrafodaLista"/>
        <w:numPr>
          <w:ilvl w:val="0"/>
          <w:numId w:val="35"/>
        </w:numPr>
        <w:spacing w:after="160" w:line="259" w:lineRule="auto"/>
        <w:jc w:val="left"/>
      </w:pPr>
      <w:r>
        <w:t>Para cada função na HMI, o operador necessita de obter que informação prévia?</w:t>
      </w:r>
    </w:p>
    <w:p w14:paraId="1086D68F" w14:textId="63D9FAFD" w:rsidR="00864062" w:rsidRDefault="00864062" w:rsidP="00AD7BE2">
      <w:r>
        <w:t xml:space="preserve">Segundo artigo </w:t>
      </w:r>
      <w:r w:rsidR="00B7516C">
        <w:t>divulgado pela</w:t>
      </w:r>
      <w:r>
        <w:t xml:space="preserve"> inside machine [1], para qualquer que seja o nível de conhecimento do operador (iniciante ou avançado), a HMI deve considerar os seguintes fatores ergonómicos:</w:t>
      </w:r>
    </w:p>
    <w:p w14:paraId="1FE1E1D3" w14:textId="77777777" w:rsidR="00864062" w:rsidRDefault="00864062" w:rsidP="00AD7BE2">
      <w:pPr>
        <w:pStyle w:val="PargrafodaLista"/>
        <w:numPr>
          <w:ilvl w:val="0"/>
          <w:numId w:val="36"/>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37A12622" w14:textId="77777777" w:rsidR="00864062" w:rsidRPr="00864062" w:rsidRDefault="00864062" w:rsidP="00AD7BE2">
      <w:pPr>
        <w:pStyle w:val="PargrafodaLista"/>
        <w:numPr>
          <w:ilvl w:val="0"/>
          <w:numId w:val="36"/>
        </w:numPr>
        <w:spacing w:after="160" w:line="259" w:lineRule="auto"/>
        <w:ind w:left="720"/>
        <w:jc w:val="left"/>
        <w:rPr>
          <w:b/>
        </w:rPr>
      </w:pPr>
      <w:r w:rsidRPr="00864062">
        <w:rPr>
          <w:b/>
        </w:rPr>
        <w:t>Seleção de componentes da HMI</w:t>
      </w:r>
    </w:p>
    <w:p w14:paraId="3C40AEF5" w14:textId="77777777" w:rsidR="00864062" w:rsidRDefault="00864062" w:rsidP="00AD7BE2">
      <w:pPr>
        <w:pStyle w:val="PargrafodaLista"/>
        <w:numPr>
          <w:ilvl w:val="0"/>
          <w:numId w:val="36"/>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884C738" w14:textId="77777777" w:rsidR="00864062" w:rsidRDefault="00864062" w:rsidP="00AD7BE2">
      <w:pPr>
        <w:pStyle w:val="PargrafodaLista"/>
        <w:numPr>
          <w:ilvl w:val="0"/>
          <w:numId w:val="36"/>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8DB7D7F" w14:textId="77777777" w:rsidR="00864062" w:rsidRPr="00864062" w:rsidRDefault="00864062" w:rsidP="00AD7BE2">
      <w:pPr>
        <w:pStyle w:val="PargrafodaLista"/>
        <w:numPr>
          <w:ilvl w:val="0"/>
          <w:numId w:val="36"/>
        </w:numPr>
        <w:spacing w:after="160" w:line="259" w:lineRule="auto"/>
        <w:ind w:left="720"/>
        <w:jc w:val="left"/>
        <w:rPr>
          <w:b/>
        </w:rPr>
      </w:pPr>
      <w:r w:rsidRPr="00864062">
        <w:rPr>
          <w:b/>
        </w:rPr>
        <w:t>Considerações de segurança</w:t>
      </w:r>
    </w:p>
    <w:p w14:paraId="576A35EB" w14:textId="77777777" w:rsidR="00864062" w:rsidRDefault="00864062" w:rsidP="00AD7BE2">
      <w:r>
        <w:t>Uma HMI deve ter a capacidade de efetuar a conexão com o sistema/equipamento que está debaixo do seu controlo, assim como outros sistemas/equipamentos que estejam possivelmente relacionados.</w:t>
      </w:r>
    </w:p>
    <w:p w14:paraId="20A36ED6" w14:textId="77777777" w:rsidR="00864062" w:rsidRPr="00724114" w:rsidRDefault="00864062" w:rsidP="00AD7BE2">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731E7DE" w14:textId="77777777" w:rsidR="00864062" w:rsidRPr="00864062" w:rsidRDefault="00864062" w:rsidP="00864062"/>
    <w:p w14:paraId="3F400A23" w14:textId="30F82B7B" w:rsidR="00AD7BE2" w:rsidRDefault="00AD7BE2" w:rsidP="00AD7BE2">
      <w:pPr>
        <w:pStyle w:val="Cabealho2"/>
      </w:pPr>
      <w:r>
        <w:t>2.4</w:t>
      </w:r>
      <w:r w:rsidRPr="002A4B1A">
        <w:t xml:space="preserve"> </w:t>
      </w:r>
      <w:r>
        <w:t>Benefícios</w:t>
      </w:r>
    </w:p>
    <w:p w14:paraId="0905A190" w14:textId="77777777" w:rsidR="00334F17" w:rsidRPr="002A4B1A" w:rsidRDefault="00334F17" w:rsidP="00AA60D4"/>
    <w:p w14:paraId="434D4A2C" w14:textId="77777777" w:rsidR="00AD7BE2" w:rsidRPr="00AD7BE2" w:rsidRDefault="00AD7BE2" w:rsidP="00AD7BE2">
      <w:r>
        <w:t>Segundo artigo da inside machines [1], uma interface apropriada entre a máquina e o operador humano tem um grande impacto na eficiência e na facilidade de uso da mesma, e deve promover uma ligação harmoniosa entre ambos.</w:t>
      </w:r>
      <w:r w:rsidRPr="00A025A4">
        <w:t xml:space="preserve"> </w:t>
      </w:r>
      <w:r>
        <w:t>Ainda a mesma fonte constata que uma HMI confiável que fornece um desempenho seguro, eficiente e intuitivo depende da aplicação das melhores práticas de engenharia no design, na produção, nos testes e nos processos de garantia de qualidade.</w:t>
      </w:r>
    </w:p>
    <w:p w14:paraId="0905A191" w14:textId="77777777" w:rsidR="00334F17" w:rsidRPr="002A4B1A" w:rsidRDefault="00334F17" w:rsidP="00AA60D4"/>
    <w:p w14:paraId="0905A192" w14:textId="77777777" w:rsidR="00933EDE" w:rsidRPr="002A4B1A" w:rsidRDefault="00933EDE" w:rsidP="00AA60D4"/>
    <w:p w14:paraId="0905A193" w14:textId="530F3CD3" w:rsidR="00C7770B" w:rsidRDefault="007830B4" w:rsidP="00AA60D4">
      <w:pPr>
        <w:pStyle w:val="Cabealho2"/>
      </w:pPr>
      <w:bookmarkStart w:id="6" w:name="_Toc371523061"/>
      <w:r w:rsidRPr="002A4B1A">
        <w:t xml:space="preserve">2.5 </w:t>
      </w:r>
      <w:r w:rsidR="00C7770B" w:rsidRPr="002A4B1A">
        <w:t xml:space="preserve">Tecnologias </w:t>
      </w:r>
      <w:r w:rsidR="0043445D" w:rsidRPr="002A4B1A">
        <w:t>e conceitos</w:t>
      </w:r>
      <w:bookmarkEnd w:id="6"/>
      <w:r w:rsidR="0040231E">
        <w:t xml:space="preserve"> associados á hmi</w:t>
      </w:r>
    </w:p>
    <w:p w14:paraId="0A9D4F0F" w14:textId="710E9FE0" w:rsidR="00712CE5" w:rsidRDefault="00712CE5" w:rsidP="00712CE5"/>
    <w:p w14:paraId="591839E7" w14:textId="6D3D7533" w:rsidR="00712CE5" w:rsidRDefault="00331E11" w:rsidP="00712CE5">
      <w:r>
        <w:lastRenderedPageBreak/>
        <w:t>Atualmente a web é um universo em crescimento de páginas e aplicações interligadas. Há armazenamento e partilha de vídeos, de fotos, há conteúdo interativo, há monitorização em tempo-real de forma remota, há acessos via dispositivos móveis como smartphones ou tablets, etc. Tudo isto é possibilitado pela interação de tecnologias da web através</w:t>
      </w:r>
      <w:r w:rsidR="00C04E12">
        <w:t xml:space="preserve"> e</w:t>
      </w:r>
      <w:r>
        <w:t xml:space="preserve"> da evolução dos browsers que proporcionam hoje em dia novas e cada vez mais completas experiências aos utilizadores.</w:t>
      </w:r>
    </w:p>
    <w:p w14:paraId="69C61ED6" w14:textId="67D3E12D" w:rsidR="00923113" w:rsidRDefault="00923113" w:rsidP="00712CE5">
      <w:r>
        <w:t xml:space="preserve">O mundo das HMIs industriais pode beneficiar bastante da convergência com tecnologias emergentes baseadas na web (e não só). Segundo </w:t>
      </w:r>
      <w:r w:rsidR="006114AC">
        <w:t>artigo da Automation [2], sistemas web baseados em java podem agora dar resposta suficientemente rápido, com uma animação rica e integração natural com outras partes da infraestrutura corporativa. Este conceito abre caminho para que todos os participantes de um determinado ciclo de produção possam obter acesso a informação acerca do mesmo de forma remota e em tempo real.</w:t>
      </w:r>
    </w:p>
    <w:p w14:paraId="46726C1D" w14:textId="13E6AFC1" w:rsidR="00E65E55" w:rsidRDefault="00E65E55" w:rsidP="00712CE5">
      <w:r>
        <w:t>Assim, nesta secção serão abordadas as tecnologias a serem utilizadas no projeto.</w:t>
      </w:r>
    </w:p>
    <w:p w14:paraId="13F13597" w14:textId="4D65A882" w:rsidR="00E65E55" w:rsidRDefault="00E65E55" w:rsidP="00712CE5"/>
    <w:p w14:paraId="6CBBAB17" w14:textId="4B22B0F0" w:rsidR="00E65E55" w:rsidRDefault="00E65E55" w:rsidP="00E65E55">
      <w:pPr>
        <w:pStyle w:val="Cabealho2"/>
      </w:pPr>
      <w:r>
        <w:t>2.5.1 Twincat 3</w:t>
      </w:r>
    </w:p>
    <w:p w14:paraId="4FFE5845" w14:textId="77777777" w:rsidR="00E65E55" w:rsidRDefault="00E65E55" w:rsidP="00712CE5"/>
    <w:p w14:paraId="16DCD2A8" w14:textId="486746DE" w:rsidR="00F114B3" w:rsidRDefault="00BA1932" w:rsidP="00E65E55">
      <w:r>
        <w:t>É</w:t>
      </w:r>
      <w:r w:rsidR="006E51E5">
        <w:t xml:space="preserve"> uma </w:t>
      </w:r>
      <w:r>
        <w:t>tecnologia</w:t>
      </w:r>
      <w:r w:rsidR="006E51E5">
        <w:t xml:space="preserve"> da </w:t>
      </w:r>
      <w:r w:rsidR="00F114B3">
        <w:t xml:space="preserve">empresa </w:t>
      </w:r>
      <w:r w:rsidR="006E51E5">
        <w:t>Beckhoff</w:t>
      </w:r>
      <w:r>
        <w:t>, que na verdade aglomera um conjunto de ferramentas para permitir o controlo de sistemas</w:t>
      </w:r>
      <w:r w:rsidR="003C519B">
        <w:t xml:space="preserve"> de </w:t>
      </w:r>
      <w:r w:rsidR="00D74B25">
        <w:t xml:space="preserve">automação </w:t>
      </w:r>
      <w:r w:rsidR="006E51E5">
        <w:t xml:space="preserve">e deu inicio a uma era na história da própria empresa. </w:t>
      </w:r>
    </w:p>
    <w:p w14:paraId="044A00C7" w14:textId="1A07A217" w:rsidR="00F114B3" w:rsidRDefault="00F114B3" w:rsidP="00E65E55">
      <w:pPr>
        <w:pStyle w:val="PargrafodaLista"/>
        <w:ind w:left="0"/>
      </w:pPr>
      <w:r>
        <w:t>O Twincat torna qualquer sistema baseado em PC num sistema de controlo em tempo-real com a possibilidade de ter vários PLCs, NCs, CNCs e/ou sistemas robóticos conectados.</w:t>
      </w:r>
    </w:p>
    <w:p w14:paraId="31E1FCFC" w14:textId="31DD5316" w:rsidR="00F114B3" w:rsidRDefault="00F114B3" w:rsidP="00E65E55">
      <w:pPr>
        <w:pStyle w:val="PargrafodaLista"/>
        <w:ind w:left="0"/>
      </w:pPr>
      <w:r>
        <w:t>Algumas das funcionalidades mais interessantes providenciadas pelo Twincat:</w:t>
      </w:r>
    </w:p>
    <w:p w14:paraId="6ECF5F34" w14:textId="321519EB" w:rsidR="00F114B3" w:rsidRDefault="00F114B3" w:rsidP="00E65E55">
      <w:pPr>
        <w:pStyle w:val="PargrafodaLista"/>
        <w:numPr>
          <w:ilvl w:val="1"/>
          <w:numId w:val="37"/>
        </w:numPr>
        <w:ind w:left="720"/>
      </w:pPr>
      <w:r>
        <w:t>Integração com Visual Studio</w:t>
      </w:r>
    </w:p>
    <w:p w14:paraId="6E900FBB" w14:textId="1245F930" w:rsidR="00F114B3" w:rsidRDefault="00F114B3" w:rsidP="00E65E55">
      <w:pPr>
        <w:pStyle w:val="PargrafodaLista"/>
        <w:numPr>
          <w:ilvl w:val="1"/>
          <w:numId w:val="37"/>
        </w:numPr>
        <w:ind w:left="720"/>
      </w:pPr>
      <w:r>
        <w:t>Mais liberdade para selecionar a linguagem de programação, dado que são fornecidas librarias para conectividade com linguagens mais comuns como C# ou Java</w:t>
      </w:r>
    </w:p>
    <w:p w14:paraId="2175714B" w14:textId="4901042F" w:rsidR="00F114B3" w:rsidRDefault="00F114B3" w:rsidP="00E65E55">
      <w:pPr>
        <w:pStyle w:val="PargrafodaLista"/>
        <w:numPr>
          <w:ilvl w:val="1"/>
          <w:numId w:val="37"/>
        </w:numPr>
        <w:ind w:left="720"/>
      </w:pPr>
      <w:r>
        <w:t>Suporte para a linguagem de programação clássica dos PLC’s, a IEC 61131-3</w:t>
      </w:r>
    </w:p>
    <w:p w14:paraId="470A6DBE" w14:textId="5D9BF8DC" w:rsidR="00F114B3" w:rsidRDefault="00F114B3" w:rsidP="00E65E55">
      <w:pPr>
        <w:pStyle w:val="PargrafodaLista"/>
        <w:numPr>
          <w:ilvl w:val="1"/>
          <w:numId w:val="37"/>
        </w:numPr>
        <w:ind w:left="720"/>
      </w:pPr>
      <w:r>
        <w:t>Possibilidade de utilização de C/C++ para aplicações em tempo-real</w:t>
      </w:r>
    </w:p>
    <w:p w14:paraId="43A6ED48" w14:textId="544B99D5" w:rsidR="00F114B3" w:rsidRDefault="00F114B3" w:rsidP="00E65E55">
      <w:pPr>
        <w:pStyle w:val="PargrafodaLista"/>
        <w:numPr>
          <w:ilvl w:val="1"/>
          <w:numId w:val="37"/>
        </w:numPr>
        <w:ind w:left="720"/>
      </w:pPr>
      <w:r>
        <w:t>Conectividade para MATLab disponível</w:t>
      </w:r>
    </w:p>
    <w:p w14:paraId="7359738A" w14:textId="2868A221" w:rsidR="00F114B3" w:rsidRDefault="00F114B3" w:rsidP="00E65E55">
      <w:pPr>
        <w:pStyle w:val="PargrafodaLista"/>
        <w:numPr>
          <w:ilvl w:val="1"/>
          <w:numId w:val="37"/>
        </w:numPr>
        <w:ind w:left="720"/>
      </w:pPr>
      <w:r>
        <w:t>Ambiente de runtime flexivel</w:t>
      </w:r>
    </w:p>
    <w:p w14:paraId="51209A36" w14:textId="0A27009E" w:rsidR="002F3A3E" w:rsidRDefault="002F3A3E" w:rsidP="00E65E55">
      <w:pPr>
        <w:pStyle w:val="PargrafodaLista"/>
        <w:numPr>
          <w:ilvl w:val="1"/>
          <w:numId w:val="37"/>
        </w:numPr>
        <w:ind w:left="720"/>
      </w:pPr>
      <w:r>
        <w:t>Respeita padrões de software modular e flexivel e pode ser aplicado no desenvolvimento para as mais variadas áreas</w:t>
      </w:r>
    </w:p>
    <w:p w14:paraId="154F611A" w14:textId="73FF209B" w:rsidR="002F3A3E" w:rsidRDefault="002F3A3E" w:rsidP="00E65E55">
      <w:pPr>
        <w:pStyle w:val="PargrafodaLista"/>
        <w:numPr>
          <w:ilvl w:val="1"/>
          <w:numId w:val="37"/>
        </w:numPr>
        <w:ind w:left="720"/>
      </w:pPr>
      <w:r>
        <w:t>Migração de projetos Twincat 2</w:t>
      </w:r>
    </w:p>
    <w:p w14:paraId="6D85B72F" w14:textId="2D182D90" w:rsidR="0040231E" w:rsidRDefault="0040231E" w:rsidP="0040231E"/>
    <w:p w14:paraId="1398B399" w14:textId="77777777" w:rsidR="0040231E" w:rsidRPr="0040231E" w:rsidRDefault="0040231E" w:rsidP="0040231E"/>
    <w:p w14:paraId="0905A194" w14:textId="482CAE55" w:rsidR="00334F17" w:rsidRDefault="00334F17" w:rsidP="00AA60D4"/>
    <w:p w14:paraId="10AA2178" w14:textId="6D648779" w:rsidR="00CD73F4" w:rsidRDefault="00CD73F4" w:rsidP="00CD73F4">
      <w:pPr>
        <w:pStyle w:val="Cabealho2"/>
      </w:pPr>
      <w:r>
        <w:t>2.5.2 HTML</w:t>
      </w:r>
    </w:p>
    <w:p w14:paraId="7528DA21" w14:textId="6450626A" w:rsidR="0040231E" w:rsidRDefault="0040231E" w:rsidP="00AA60D4"/>
    <w:p w14:paraId="43C82F02" w14:textId="14A4AFBA" w:rsidR="001267B0" w:rsidRDefault="00CD73F4" w:rsidP="00CD73F4">
      <w:r>
        <w:lastRenderedPageBreak/>
        <w:t xml:space="preserve">É uma linguagem baseada em etiquetas (tags) com as quais se define e estrutura as páginas </w:t>
      </w:r>
      <w:r w:rsidRPr="001267B0">
        <w:rPr>
          <w:i/>
        </w:rPr>
        <w:t>web</w:t>
      </w:r>
      <w:r>
        <w:t xml:space="preserve">. </w:t>
      </w:r>
      <w:r w:rsidR="001267B0">
        <w:t>Com as etiquetas que vêm descritas nos ficheiros html, o browser consegue  renderizar o seu conteúdo, que inclui texto, imagens, vídeo, etc.</w:t>
      </w:r>
    </w:p>
    <w:p w14:paraId="43F6DF32" w14:textId="0677FA40" w:rsidR="00CD73F4" w:rsidRDefault="00CD73F4" w:rsidP="00CD73F4">
      <w:r>
        <w:t>O HTML já sofreu alguma evolução desde os primórdios e vai neste momento na versão 5.0.</w:t>
      </w:r>
    </w:p>
    <w:p w14:paraId="7ADC7357" w14:textId="0521C587" w:rsidR="00CD73F4" w:rsidRDefault="00CD73F4" w:rsidP="00AA60D4"/>
    <w:p w14:paraId="53B7A345" w14:textId="6DC6F8FE" w:rsidR="008677E3" w:rsidRDefault="008677E3" w:rsidP="008677E3">
      <w:pPr>
        <w:pStyle w:val="Cabealho2"/>
        <w:ind w:firstLine="708"/>
      </w:pPr>
      <w:r>
        <w:t>2.5.3 CSS</w:t>
      </w:r>
    </w:p>
    <w:p w14:paraId="054B08B6" w14:textId="45486EAD" w:rsidR="008677E3" w:rsidRDefault="008677E3" w:rsidP="008677E3"/>
    <w:p w14:paraId="06CAC17C" w14:textId="623855D0" w:rsidR="008677E3" w:rsidRDefault="008677E3" w:rsidP="008677E3">
      <w:r>
        <w:t xml:space="preserve">CSS vem de </w:t>
      </w:r>
      <w:r w:rsidRPr="00340B78">
        <w:rPr>
          <w:i/>
        </w:rPr>
        <w:t>Cascading StyleSheets</w:t>
      </w:r>
      <w:r>
        <w:t xml:space="preserve"> e são folhas de estilo que descrevem como os elementos HTML serão disponibilizados no ecrã do ponto de vista estético e organizacional dentro do mesmo. Podem descrever coisas básicas como as cores de um elemento, a sua localização no ecrã, ou mesmo introduzir um aparecimento em transição, dando a sensação de animação de um elemento.</w:t>
      </w:r>
    </w:p>
    <w:p w14:paraId="2640EDE5" w14:textId="5D4A2068" w:rsidR="008677E3" w:rsidRPr="008677E3" w:rsidRDefault="008677E3" w:rsidP="008677E3">
      <w:r>
        <w:t>As CSS podem ser armazenadas em ficheiros externos e ser chamadas pela página HTML no cabeçalho da página permitindo inclusivé poupar algum trabalho dado que permitem uma reutilização de estilos a vários elementos da mesma ou de várias páginas.</w:t>
      </w:r>
    </w:p>
    <w:p w14:paraId="7BA38416" w14:textId="77777777" w:rsidR="008677E3" w:rsidRPr="002A4B1A" w:rsidRDefault="008677E3" w:rsidP="00AA60D4"/>
    <w:p w14:paraId="52698E22" w14:textId="36F637D9" w:rsidR="00713EC8" w:rsidRDefault="00713EC8" w:rsidP="00713EC8">
      <w:pPr>
        <w:pStyle w:val="Cabealho2"/>
        <w:ind w:firstLine="708"/>
      </w:pPr>
      <w:r>
        <w:t>2.5.4 Javascript</w:t>
      </w:r>
    </w:p>
    <w:p w14:paraId="0F500786" w14:textId="77777777" w:rsidR="00340B78" w:rsidRDefault="00340B78" w:rsidP="00340B78"/>
    <w:p w14:paraId="6D7723A0" w14:textId="1D585286" w:rsidR="00340B78" w:rsidRDefault="00340B78" w:rsidP="00340B78">
      <w:r>
        <w:t xml:space="preserve">O javascript é uma linguagem de programação </w:t>
      </w:r>
      <w:r w:rsidRPr="00340B78">
        <w:rPr>
          <w:i/>
        </w:rPr>
        <w:t>client-side</w:t>
      </w:r>
      <w:r>
        <w:t xml:space="preserve"> bastante utilizada no desenvolvimento web</w:t>
      </w:r>
      <w:r w:rsidR="00D50590">
        <w:t>, foi criada pela Netscape com o propósito de adicionar dinâmica e interatividade aos elementos de páginas HTML</w:t>
      </w:r>
      <w:r>
        <w:t xml:space="preserve">.  O facto de ser </w:t>
      </w:r>
      <w:r w:rsidRPr="00340B78">
        <w:rPr>
          <w:i/>
        </w:rPr>
        <w:t>client-side</w:t>
      </w:r>
      <w:r>
        <w:t xml:space="preserve"> significa que o código fonte é processado no browser e não num servidor web, ou seja, uma função javascript pode ser executada após uma </w:t>
      </w:r>
      <w:r w:rsidRPr="00340B78">
        <w:rPr>
          <w:i/>
        </w:rPr>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606291EE" w14:textId="59B4137C" w:rsidR="00655233" w:rsidRDefault="00655233" w:rsidP="00340B78">
      <w:r>
        <w:t>O javascript evoluiu bastante e nos dias que correm já se estendem a outras funcionalidades bem mais complexas do que a validação de formulários.</w:t>
      </w:r>
    </w:p>
    <w:p w14:paraId="1EC958ED" w14:textId="16FB5C4E" w:rsidR="00340B78" w:rsidRDefault="00340B78" w:rsidP="00340B78"/>
    <w:p w14:paraId="3B804F9E" w14:textId="77777777" w:rsidR="00340B78" w:rsidRPr="00340B78" w:rsidRDefault="00340B78" w:rsidP="00340B78"/>
    <w:p w14:paraId="0905A195" w14:textId="77777777" w:rsidR="006903E8" w:rsidRPr="002A4B1A" w:rsidRDefault="006903E8" w:rsidP="00AA60D4"/>
    <w:p w14:paraId="0905A196" w14:textId="77777777" w:rsidR="006903E8" w:rsidRPr="002A4B1A" w:rsidRDefault="006903E8" w:rsidP="00AA60D4"/>
    <w:p w14:paraId="0905A197" w14:textId="77777777" w:rsidR="008821DD" w:rsidRPr="002A4B1A" w:rsidRDefault="008821DD" w:rsidP="00AA60D4">
      <w:pPr>
        <w:pStyle w:val="Cabealho2"/>
      </w:pPr>
      <w:bookmarkStart w:id="7" w:name="_Toc371523062"/>
      <w:r w:rsidRPr="002A4B1A">
        <w:t>2.</w:t>
      </w:r>
      <w:r w:rsidR="00EC27F7" w:rsidRPr="002A4B1A">
        <w:t>7</w:t>
      </w:r>
      <w:r w:rsidRPr="002A4B1A">
        <w:t xml:space="preserve"> Notas Finais</w:t>
      </w:r>
      <w:r w:rsidR="00924ABE" w:rsidRPr="002A4B1A">
        <w:t>…</w:t>
      </w:r>
      <w:bookmarkEnd w:id="7"/>
    </w:p>
    <w:p w14:paraId="0905A198" w14:textId="77777777" w:rsidR="009B7499" w:rsidRPr="002A4B1A" w:rsidRDefault="00924ABE" w:rsidP="00AA60D4">
      <w:r w:rsidRPr="002A4B1A">
        <w:t>…</w:t>
      </w:r>
    </w:p>
    <w:p w14:paraId="0905A199" w14:textId="77777777" w:rsidR="00C65376" w:rsidRPr="002A4B1A" w:rsidRDefault="00C65376" w:rsidP="00AA60D4"/>
    <w:p w14:paraId="0905A19A" w14:textId="77777777" w:rsidR="00924ABE" w:rsidRPr="002A4B1A" w:rsidRDefault="00924ABE" w:rsidP="00AA60D4">
      <w:r w:rsidRPr="002A4B1A">
        <w:br w:type="page"/>
      </w:r>
    </w:p>
    <w:p w14:paraId="0905A19B" w14:textId="5FF0D4A2" w:rsidR="00924ABE" w:rsidRPr="002A4B1A" w:rsidRDefault="00924ABE" w:rsidP="00AA60D4">
      <w:pPr>
        <w:pStyle w:val="Cabealho1"/>
      </w:pPr>
      <w:bookmarkStart w:id="8" w:name="_Toc371523063"/>
      <w:r w:rsidRPr="002A4B1A">
        <w:lastRenderedPageBreak/>
        <w:t xml:space="preserve">3. </w:t>
      </w:r>
      <w:bookmarkEnd w:id="8"/>
      <w:r w:rsidR="00BA26C3">
        <w:t>Análise</w:t>
      </w:r>
      <w:r w:rsidR="00D739F9">
        <w:t xml:space="preserve"> do Estado da Arte</w:t>
      </w:r>
    </w:p>
    <w:p w14:paraId="0905A19C" w14:textId="77777777" w:rsidR="00924ABE" w:rsidRPr="002A4B1A" w:rsidRDefault="00924ABE" w:rsidP="00AA60D4"/>
    <w:p w14:paraId="0905A19D" w14:textId="77777777" w:rsidR="00924ABE" w:rsidRPr="002A4B1A" w:rsidRDefault="00924ABE" w:rsidP="00AA60D4">
      <w:pPr>
        <w:pStyle w:val="Cabealho2"/>
      </w:pPr>
      <w:bookmarkStart w:id="9" w:name="_Toc371523064"/>
      <w:r w:rsidRPr="002A4B1A">
        <w:t>3.1 Introdução</w:t>
      </w:r>
      <w:bookmarkEnd w:id="9"/>
    </w:p>
    <w:p w14:paraId="6894D88F" w14:textId="77777777" w:rsidR="003C519B" w:rsidRDefault="003C519B" w:rsidP="00AA60D4"/>
    <w:p w14:paraId="0905A19E" w14:textId="031116F4" w:rsidR="00924ABE" w:rsidRDefault="003C519B" w:rsidP="00AA60D4">
      <w:r>
        <w:t xml:space="preserve">Dado que este projeto envolve o desenvolvimento de uma </w:t>
      </w:r>
      <w:r w:rsidRPr="0004565B">
        <w:rPr>
          <w:i/>
        </w:rPr>
        <w:t>Human-Machine Interface</w:t>
      </w:r>
      <w:r w:rsidR="0004565B">
        <w:t xml:space="preserve"> </w:t>
      </w:r>
      <w:r w:rsidR="0004565B" w:rsidRPr="0004565B">
        <w:rPr>
          <w:i/>
        </w:rPr>
        <w:t>web-based</w:t>
      </w:r>
      <w:r w:rsidR="0004565B">
        <w:t xml:space="preserve"> para um equipamento de fabrico aditivo, é relevante fazer uma análise ao estado da arte, de forma a ganhar perceção acerca de possíveis soluções já existente</w:t>
      </w:r>
      <w:r w:rsidR="00413C3F">
        <w:t>s</w:t>
      </w:r>
      <w:r w:rsidR="0004565B">
        <w:t xml:space="preserve">, e </w:t>
      </w:r>
      <w:r w:rsidR="00413C3F">
        <w:t xml:space="preserve">de potenciais </w:t>
      </w:r>
      <w:r w:rsidR="0004565B">
        <w:t>caminho</w:t>
      </w:r>
      <w:r w:rsidR="00413C3F">
        <w:t>s</w:t>
      </w:r>
      <w:r w:rsidR="0004565B">
        <w:t xml:space="preserve"> </w:t>
      </w:r>
      <w:r w:rsidR="00413C3F">
        <w:t>que possamos seguir</w:t>
      </w:r>
      <w:r w:rsidR="0004565B">
        <w:t xml:space="preserve"> no desenvolvimento deste projeto para </w:t>
      </w:r>
      <w:r w:rsidR="00413C3F">
        <w:t>que seja implementada</w:t>
      </w:r>
      <w:r w:rsidR="0004565B">
        <w:t xml:space="preserve"> uma solução inovadora e mais evoluída.</w:t>
      </w:r>
    </w:p>
    <w:p w14:paraId="41AA44AA" w14:textId="48712EFA" w:rsidR="00285229" w:rsidRPr="002A4B1A" w:rsidRDefault="00285229" w:rsidP="00AA60D4">
      <w:r>
        <w:t>Assim, nesta secção serão descritas algumas abordagens e/ou sistemas já existentes.</w:t>
      </w:r>
    </w:p>
    <w:p w14:paraId="0905A19F" w14:textId="77777777" w:rsidR="00924ABE" w:rsidRPr="002A4B1A" w:rsidRDefault="00924ABE" w:rsidP="00AA60D4">
      <w:r w:rsidRPr="002A4B1A">
        <w:t xml:space="preserve"> </w:t>
      </w:r>
    </w:p>
    <w:p w14:paraId="0905A1A0" w14:textId="291C7492" w:rsidR="000E19B8" w:rsidRPr="002A4B1A" w:rsidRDefault="000E19B8" w:rsidP="000E19B8">
      <w:pPr>
        <w:pStyle w:val="Cabealho2"/>
      </w:pPr>
      <w:r w:rsidRPr="002A4B1A">
        <w:t xml:space="preserve">3.2 </w:t>
      </w:r>
      <w:r w:rsidR="00285229">
        <w:t>Open Automation Software</w:t>
      </w:r>
    </w:p>
    <w:p w14:paraId="0905A1A1" w14:textId="3DEAAC83" w:rsidR="000E19B8" w:rsidRDefault="000E19B8" w:rsidP="000E19B8"/>
    <w:p w14:paraId="1F0B8BA1" w14:textId="3F6D5B23" w:rsidR="00285229" w:rsidRDefault="00285229" w:rsidP="00AA60D4">
      <w:r>
        <w:t>A Open Automation Software é uma empresa de desenvolvimento de soluções tecnológicas direcionadas para a indústria[</w:t>
      </w:r>
      <w:hyperlink w:anchor="_Referências" w:history="1">
        <w:r w:rsidRPr="00285229">
          <w:rPr>
            <w:rStyle w:val="Hiperligao"/>
          </w:rPr>
          <w:t>3</w:t>
        </w:r>
      </w:hyperlink>
      <w:r>
        <w:t>]. Possuem desde HMI’s Desktop, a HMI’s Web, produtos para migração de dados para serviços na cloud, ou serviços de comunicação em redes para a IIOT.</w:t>
      </w:r>
    </w:p>
    <w:p w14:paraId="614E19EA" w14:textId="1B649AE1" w:rsidR="00285229" w:rsidRDefault="00E942BD" w:rsidP="00AA60D4">
      <w:r>
        <w:t>Do ponto de vista das soluções Web HMI que a Open Automation Software fornece, podemos constatar que possuem as seguintes características:</w:t>
      </w:r>
    </w:p>
    <w:p w14:paraId="7D966BBF" w14:textId="7114CADE" w:rsidR="00E942BD" w:rsidRDefault="00E942BD" w:rsidP="00E942BD">
      <w:pPr>
        <w:pStyle w:val="PargrafodaLista"/>
        <w:numPr>
          <w:ilvl w:val="0"/>
          <w:numId w:val="39"/>
        </w:numPr>
      </w:pPr>
      <w:r>
        <w:t>Compatíveis com todos os browsers em Mac, Windows, Linux e dispositivos móveis capazes de renderizar HTML5 e de executar Javascript, incluindo o Google Chrome, o Mozilla Firefox, o Safari, o Internet Explorer (versão 9 ou superior), o Mobile Safari, o Chrome para IOS e para Android;</w:t>
      </w:r>
    </w:p>
    <w:p w14:paraId="59BB70B7" w14:textId="0CAB9B6E" w:rsidR="00E942BD" w:rsidRDefault="00E942BD" w:rsidP="00E942BD">
      <w:pPr>
        <w:pStyle w:val="PargrafodaLista"/>
        <w:numPr>
          <w:ilvl w:val="0"/>
          <w:numId w:val="39"/>
        </w:numPr>
      </w:pPr>
      <w:r>
        <w:t>Utiliza standards para HTML5, Javascript e CSS;</w:t>
      </w:r>
    </w:p>
    <w:p w14:paraId="2E766FAD" w14:textId="126E189F" w:rsidR="00E942BD" w:rsidRDefault="00E942BD" w:rsidP="00E942BD">
      <w:pPr>
        <w:pStyle w:val="PargrafodaLista"/>
        <w:numPr>
          <w:ilvl w:val="0"/>
          <w:numId w:val="39"/>
        </w:numPr>
      </w:pPr>
      <w:r>
        <w:t>Pode ser embebido em qualquer plataforma web que gere HTML, como ASP.NET e .NET MVC, PHP, Ruby On Rails, NodeJS, entre outros;</w:t>
      </w:r>
    </w:p>
    <w:p w14:paraId="24B3509F" w14:textId="6EE6561B" w:rsidR="00E942BD" w:rsidRDefault="00E942BD" w:rsidP="00E942BD">
      <w:pPr>
        <w:pStyle w:val="PargrafodaLista"/>
        <w:numPr>
          <w:ilvl w:val="0"/>
          <w:numId w:val="39"/>
        </w:numPr>
      </w:pPr>
      <w:r>
        <w:t>Suporta autenticação e comunicação segura através de SSL;</w:t>
      </w:r>
    </w:p>
    <w:p w14:paraId="158234A9" w14:textId="343E22A1" w:rsidR="00E942BD" w:rsidRDefault="00E942BD" w:rsidP="00E942BD">
      <w:pPr>
        <w:pStyle w:val="PargrafodaLista"/>
        <w:numPr>
          <w:ilvl w:val="0"/>
          <w:numId w:val="39"/>
        </w:numPr>
      </w:pPr>
      <w:r>
        <w:t>Não requer instalação de plugins, bastando apontar o endereço do browser para a aplicação web;</w:t>
      </w:r>
    </w:p>
    <w:p w14:paraId="4EC33F92" w14:textId="0A2DA993" w:rsidR="00E942BD" w:rsidRDefault="00E942BD" w:rsidP="00E942BD">
      <w:pPr>
        <w:pStyle w:val="PargrafodaLista"/>
        <w:numPr>
          <w:ilvl w:val="0"/>
          <w:numId w:val="39"/>
        </w:numPr>
      </w:pPr>
      <w:r>
        <w:t>Não requer compilação para fazer instalação;</w:t>
      </w:r>
    </w:p>
    <w:p w14:paraId="14CF2BCB" w14:textId="2AE17745" w:rsidR="00E942BD" w:rsidRDefault="00E942BD" w:rsidP="00E942BD">
      <w:pPr>
        <w:pStyle w:val="PargrafodaLista"/>
        <w:numPr>
          <w:ilvl w:val="0"/>
          <w:numId w:val="39"/>
        </w:numPr>
      </w:pPr>
      <w:r>
        <w:t>Dados em tempo real são disponibilizados diretamente no browser;</w:t>
      </w:r>
    </w:p>
    <w:p w14:paraId="26A96457" w14:textId="67018C7A" w:rsidR="006243E6" w:rsidRDefault="006243E6" w:rsidP="006243E6"/>
    <w:p w14:paraId="3026C65F" w14:textId="317269A8" w:rsidR="00BA4CF3" w:rsidRDefault="00BA4CF3" w:rsidP="006243E6">
      <w:r>
        <w:t>- Descrever arquitetura utilizada?</w:t>
      </w:r>
    </w:p>
    <w:p w14:paraId="0FDBB9BF" w14:textId="77EF3DE7" w:rsidR="00BA4CF3" w:rsidRDefault="00BA4CF3" w:rsidP="006243E6">
      <w:r>
        <w:t>- Inserir Imagem com arquitetura e outra com exemplo</w:t>
      </w:r>
    </w:p>
    <w:p w14:paraId="10E5E6C1" w14:textId="77777777" w:rsidR="00BA4CF3" w:rsidRPr="002A4B1A" w:rsidRDefault="00BA4CF3" w:rsidP="006243E6"/>
    <w:p w14:paraId="0905A1A4" w14:textId="4821B2C6" w:rsidR="00924ABE" w:rsidRPr="002A4B1A" w:rsidRDefault="00924ABE" w:rsidP="00AA60D4">
      <w:pPr>
        <w:pStyle w:val="Cabealho2"/>
      </w:pPr>
      <w:bookmarkStart w:id="10" w:name="_Toc371523065"/>
      <w:r w:rsidRPr="002A4B1A">
        <w:t>3.</w:t>
      </w:r>
      <w:r w:rsidR="000E19B8">
        <w:t>3</w:t>
      </w:r>
      <w:r w:rsidRPr="002A4B1A">
        <w:t xml:space="preserve"> </w:t>
      </w:r>
      <w:bookmarkEnd w:id="10"/>
      <w:r w:rsidR="001962E2">
        <w:t>Mark One</w:t>
      </w:r>
    </w:p>
    <w:p w14:paraId="0905A1A5" w14:textId="77777777" w:rsidR="00924ABE" w:rsidRPr="002A4B1A" w:rsidRDefault="00924ABE" w:rsidP="00AA60D4"/>
    <w:p w14:paraId="0905A1A6" w14:textId="77777777" w:rsidR="00924ABE" w:rsidRPr="002A4B1A" w:rsidRDefault="00924ABE" w:rsidP="00AA60D4">
      <w:r w:rsidRPr="002A4B1A">
        <w:t>…</w:t>
      </w:r>
    </w:p>
    <w:p w14:paraId="0905A1A7" w14:textId="77777777" w:rsidR="000E19B8" w:rsidRPr="002A4B1A" w:rsidRDefault="000E19B8" w:rsidP="000E19B8">
      <w:r w:rsidRPr="002A4B1A">
        <w:lastRenderedPageBreak/>
        <w:t>…</w:t>
      </w:r>
    </w:p>
    <w:p w14:paraId="0905A1A8" w14:textId="77777777" w:rsidR="000E19B8" w:rsidRPr="002A4B1A" w:rsidRDefault="000E19B8" w:rsidP="000E19B8"/>
    <w:p w14:paraId="0905A1A9" w14:textId="77777777" w:rsidR="000E19B8" w:rsidRPr="002A4B1A" w:rsidRDefault="000E19B8" w:rsidP="000E19B8"/>
    <w:p w14:paraId="0905A1AA" w14:textId="77777777" w:rsidR="000E19B8" w:rsidRPr="002A4B1A" w:rsidRDefault="000E19B8" w:rsidP="00AA60D4"/>
    <w:p w14:paraId="0905A1AB" w14:textId="77777777" w:rsidR="00924ABE" w:rsidRPr="002A4B1A" w:rsidRDefault="00924ABE" w:rsidP="00AA60D4">
      <w:pPr>
        <w:pStyle w:val="Cabealho2"/>
      </w:pPr>
      <w:bookmarkStart w:id="11" w:name="_Toc371523066"/>
      <w:r w:rsidRPr="002A4B1A">
        <w:t>3.</w:t>
      </w:r>
      <w:r w:rsidR="00D739F9">
        <w:t>5</w:t>
      </w:r>
      <w:r w:rsidRPr="002A4B1A">
        <w:t xml:space="preserve"> Conclusões ou Notas Finais…</w:t>
      </w:r>
      <w:bookmarkEnd w:id="11"/>
    </w:p>
    <w:p w14:paraId="0905A1AC" w14:textId="77777777" w:rsidR="00924ABE" w:rsidRPr="002A4B1A" w:rsidRDefault="00924ABE" w:rsidP="00AA60D4">
      <w:r w:rsidRPr="002A4B1A">
        <w:t>…</w:t>
      </w:r>
    </w:p>
    <w:p w14:paraId="0905A1AD" w14:textId="77777777" w:rsidR="00924ABE" w:rsidRPr="002A4B1A" w:rsidRDefault="00924ABE" w:rsidP="00AA60D4"/>
    <w:p w14:paraId="0905A1AE" w14:textId="77777777" w:rsidR="00924ABE" w:rsidRPr="002A4B1A" w:rsidRDefault="00924ABE" w:rsidP="00AA60D4"/>
    <w:p w14:paraId="0905A1AF" w14:textId="4EA76F2B" w:rsidR="00BA26C3" w:rsidRDefault="00BA26C3" w:rsidP="00AA60D4">
      <w:r>
        <w:br w:type="page"/>
      </w:r>
    </w:p>
    <w:p w14:paraId="0860B624" w14:textId="77777777" w:rsidR="00D739F9" w:rsidRDefault="00D739F9" w:rsidP="00AA60D4"/>
    <w:p w14:paraId="0905A1FE" w14:textId="77777777" w:rsidR="00952285" w:rsidRPr="002A4B1A" w:rsidRDefault="00D3392E" w:rsidP="00AA60D4">
      <w:pPr>
        <w:pStyle w:val="Cabealho1"/>
      </w:pPr>
      <w:bookmarkStart w:id="12" w:name="_Referências"/>
      <w:bookmarkEnd w:id="12"/>
      <w:r w:rsidRPr="002A4B1A">
        <w:br w:type="page"/>
      </w:r>
      <w:bookmarkStart w:id="13" w:name="_Toc371523078"/>
      <w:r w:rsidRPr="002A4B1A">
        <w:lastRenderedPageBreak/>
        <w:t>R</w:t>
      </w:r>
      <w:r w:rsidR="00B0736C" w:rsidRPr="002A4B1A">
        <w:t>eferências</w:t>
      </w:r>
      <w:bookmarkEnd w:id="13"/>
    </w:p>
    <w:p w14:paraId="0905A1FF" w14:textId="4A74CF10" w:rsidR="00952285" w:rsidRDefault="00952285" w:rsidP="00AA60D4"/>
    <w:p w14:paraId="280E5C70" w14:textId="172FED29" w:rsidR="00BE771A" w:rsidRPr="00BE771A" w:rsidRDefault="003776BA" w:rsidP="00BE771A">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BE771A" w:rsidRPr="00BE771A">
        <w:rPr>
          <w:rFonts w:ascii="Calibri" w:hAnsi="Calibri" w:cs="Calibri"/>
          <w:noProof/>
        </w:rPr>
        <w:t xml:space="preserve">Carvalho, A. I. R. de, &amp; Ferrolho, A. M. P. (2016). </w:t>
      </w:r>
      <w:r w:rsidR="00BE771A" w:rsidRPr="00BE771A">
        <w:rPr>
          <w:rFonts w:ascii="Calibri" w:hAnsi="Calibri" w:cs="Calibri"/>
          <w:i/>
          <w:iCs/>
          <w:noProof/>
        </w:rPr>
        <w:t>Desenvolvimento e melhoramento da Célula Flexível de Fabrico da ESTGV</w:t>
      </w:r>
      <w:r w:rsidR="00A108F3">
        <w:rPr>
          <w:rFonts w:ascii="Calibri" w:hAnsi="Calibri" w:cs="Calibri"/>
          <w:noProof/>
        </w:rPr>
        <w:t>.</w:t>
      </w:r>
    </w:p>
    <w:p w14:paraId="49FCF653" w14:textId="77777777" w:rsidR="00BE771A" w:rsidRPr="00BE771A" w:rsidRDefault="00BE771A" w:rsidP="00BE771A">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Dorf, R. C., &amp; Bishop, R. H. (2010). </w:t>
      </w:r>
      <w:r w:rsidRPr="00BE771A">
        <w:rPr>
          <w:rFonts w:ascii="Calibri" w:hAnsi="Calibri" w:cs="Calibri"/>
          <w:i/>
          <w:iCs/>
          <w:noProof/>
        </w:rPr>
        <w:t>Modern Control Systems</w:t>
      </w:r>
      <w:r w:rsidRPr="00BE771A">
        <w:rPr>
          <w:rFonts w:ascii="Calibri" w:hAnsi="Calibri" w:cs="Calibri"/>
          <w:noProof/>
        </w:rPr>
        <w:t>.</w:t>
      </w:r>
    </w:p>
    <w:p w14:paraId="0882AC7E" w14:textId="0BCF1CBB" w:rsidR="00BE771A" w:rsidRPr="00BE771A" w:rsidRDefault="00BE771A" w:rsidP="00BE771A">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Soares, T. A. C., &amp; Mariano, S. J. P. S. (2012). Controlo e automação: sistema de rega inteligente. </w:t>
      </w:r>
    </w:p>
    <w:p w14:paraId="7E387C17" w14:textId="27AA61E8" w:rsidR="003776BA" w:rsidRDefault="003776BA" w:rsidP="003776BA">
      <w:r>
        <w:fldChar w:fldCharType="end"/>
      </w:r>
    </w:p>
    <w:p w14:paraId="030FE1FB" w14:textId="30A3221F" w:rsidR="003776BA" w:rsidRDefault="003776BA" w:rsidP="00AA60D4"/>
    <w:p w14:paraId="7D60C4F1" w14:textId="25CE9122" w:rsidR="003776BA" w:rsidRDefault="003776BA" w:rsidP="00AA60D4"/>
    <w:p w14:paraId="00A28652" w14:textId="77777777" w:rsidR="003776BA" w:rsidRPr="002A4B1A" w:rsidRDefault="003776BA" w:rsidP="00AA60D4"/>
    <w:p w14:paraId="0905A200" w14:textId="77777777" w:rsidR="00646173" w:rsidRPr="002A4B1A" w:rsidRDefault="00F13DAB" w:rsidP="00646173">
      <w:pPr>
        <w:pStyle w:val="references"/>
        <w:spacing w:line="276" w:lineRule="auto"/>
        <w:ind w:left="357" w:hanging="357"/>
        <w:rPr>
          <w:sz w:val="22"/>
          <w:szCs w:val="22"/>
          <w:lang w:val="pt-PT"/>
        </w:rPr>
      </w:pPr>
      <w:r w:rsidRPr="002A4B1A">
        <w:rPr>
          <w:sz w:val="22"/>
          <w:szCs w:val="22"/>
          <w:lang w:val="pt-PT"/>
        </w:rPr>
        <w:t>…</w:t>
      </w:r>
      <w:r w:rsidR="0060342C" w:rsidRPr="002A4B1A">
        <w:rPr>
          <w:sz w:val="22"/>
          <w:szCs w:val="22"/>
          <w:lang w:val="pt-PT"/>
        </w:rPr>
        <w:t xml:space="preserve"> </w:t>
      </w:r>
    </w:p>
    <w:p w14:paraId="0905A201" w14:textId="77777777" w:rsidR="00C10681" w:rsidRPr="002A4B1A" w:rsidRDefault="00E527B1" w:rsidP="00646173">
      <w:pPr>
        <w:pStyle w:val="references"/>
        <w:spacing w:line="276" w:lineRule="auto"/>
        <w:ind w:left="357" w:hanging="357"/>
        <w:rPr>
          <w:sz w:val="22"/>
          <w:szCs w:val="22"/>
          <w:lang w:val="pt-PT"/>
        </w:rPr>
      </w:pPr>
      <w:r w:rsidRPr="002A4B1A">
        <w:rPr>
          <w:sz w:val="22"/>
          <w:szCs w:val="22"/>
          <w:lang w:val="pt-PT"/>
        </w:rPr>
        <w:t>…</w:t>
      </w:r>
    </w:p>
    <w:p w14:paraId="0905A202" w14:textId="1D5A50CD" w:rsidR="00646173" w:rsidRDefault="00285229" w:rsidP="00285229">
      <w:pPr>
        <w:pStyle w:val="references"/>
        <w:rPr>
          <w:sz w:val="22"/>
          <w:szCs w:val="22"/>
          <w:lang w:val="pt-PT"/>
        </w:rPr>
      </w:pPr>
      <w:r w:rsidRPr="00285229">
        <w:rPr>
          <w:sz w:val="22"/>
          <w:szCs w:val="22"/>
          <w:lang w:val="pt-PT"/>
        </w:rPr>
        <w:t>https://www.openautomationsoftware.com/</w:t>
      </w:r>
    </w:p>
    <w:p w14:paraId="263C9E16" w14:textId="77777777" w:rsidR="00D911CF" w:rsidRPr="002A4B1A" w:rsidRDefault="00D911CF" w:rsidP="00646173">
      <w:pPr>
        <w:pStyle w:val="references"/>
        <w:spacing w:line="276" w:lineRule="auto"/>
        <w:ind w:left="357" w:hanging="357"/>
        <w:rPr>
          <w:sz w:val="22"/>
          <w:szCs w:val="22"/>
          <w:lang w:val="pt-PT"/>
        </w:rPr>
      </w:pPr>
    </w:p>
    <w:p w14:paraId="0905A203" w14:textId="77777777" w:rsidR="00646173" w:rsidRPr="002A4B1A" w:rsidRDefault="00646173" w:rsidP="00646173">
      <w:pPr>
        <w:pStyle w:val="references"/>
        <w:numPr>
          <w:ilvl w:val="0"/>
          <w:numId w:val="0"/>
        </w:numPr>
        <w:spacing w:line="276" w:lineRule="auto"/>
        <w:ind w:left="360" w:hanging="360"/>
        <w:rPr>
          <w:sz w:val="22"/>
          <w:szCs w:val="22"/>
          <w:lang w:val="pt-PT"/>
        </w:rPr>
      </w:pP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C7764D" w14:textId="77777777" w:rsidR="0047736F" w:rsidRDefault="0047736F" w:rsidP="00AA60D4">
      <w:r>
        <w:separator/>
      </w:r>
    </w:p>
  </w:endnote>
  <w:endnote w:type="continuationSeparator" w:id="0">
    <w:p w14:paraId="29376876" w14:textId="77777777" w:rsidR="0047736F" w:rsidRDefault="0047736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310150"/>
      <w:docPartObj>
        <w:docPartGallery w:val="Page Numbers (Bottom of Page)"/>
        <w:docPartUnique/>
      </w:docPartObj>
    </w:sdtPr>
    <w:sdtEndPr>
      <w:rPr>
        <w:noProof/>
      </w:rPr>
    </w:sdtEndPr>
    <w:sdtContent>
      <w:p w14:paraId="0905A20E" w14:textId="4E2B8237" w:rsidR="004A6464" w:rsidRDefault="004A6464">
        <w:pPr>
          <w:pStyle w:val="Rodap"/>
          <w:jc w:val="right"/>
        </w:pPr>
        <w:r>
          <w:fldChar w:fldCharType="begin"/>
        </w:r>
        <w:r>
          <w:instrText xml:space="preserve"> PAGE   \* MERGEFORMAT </w:instrText>
        </w:r>
        <w:r>
          <w:fldChar w:fldCharType="separate"/>
        </w:r>
        <w:r w:rsidR="00747406">
          <w:rPr>
            <w:noProof/>
          </w:rPr>
          <w:t>5</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3F2FF2" w14:textId="77777777" w:rsidR="0047736F" w:rsidRDefault="0047736F" w:rsidP="00AA60D4">
      <w:r>
        <w:separator/>
      </w:r>
    </w:p>
  </w:footnote>
  <w:footnote w:type="continuationSeparator" w:id="0">
    <w:p w14:paraId="2592AE4E" w14:textId="77777777" w:rsidR="0047736F" w:rsidRDefault="0047736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BCA007A"/>
    <w:multiLevelType w:val="hybridMultilevel"/>
    <w:tmpl w:val="A3F447A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B86D16"/>
    <w:multiLevelType w:val="hybridMultilevel"/>
    <w:tmpl w:val="426A596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8"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2"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6"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0"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2"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3"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4"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5" w15:restartNumberingAfterBreak="0">
    <w:nsid w:val="794B157C"/>
    <w:multiLevelType w:val="hybridMultilevel"/>
    <w:tmpl w:val="C93819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7"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8"/>
  </w:num>
  <w:num w:numId="2">
    <w:abstractNumId w:val="6"/>
  </w:num>
  <w:num w:numId="3">
    <w:abstractNumId w:val="18"/>
  </w:num>
  <w:num w:numId="4">
    <w:abstractNumId w:val="5"/>
  </w:num>
  <w:num w:numId="5">
    <w:abstractNumId w:val="36"/>
  </w:num>
  <w:num w:numId="6">
    <w:abstractNumId w:val="13"/>
  </w:num>
  <w:num w:numId="7">
    <w:abstractNumId w:val="2"/>
  </w:num>
  <w:num w:numId="8">
    <w:abstractNumId w:val="16"/>
  </w:num>
  <w:num w:numId="9">
    <w:abstractNumId w:val="27"/>
  </w:num>
  <w:num w:numId="10">
    <w:abstractNumId w:val="37"/>
  </w:num>
  <w:num w:numId="11">
    <w:abstractNumId w:val="25"/>
  </w:num>
  <w:num w:numId="12">
    <w:abstractNumId w:val="21"/>
  </w:num>
  <w:num w:numId="13">
    <w:abstractNumId w:val="20"/>
  </w:num>
  <w:num w:numId="14">
    <w:abstractNumId w:val="12"/>
  </w:num>
  <w:num w:numId="15">
    <w:abstractNumId w:val="14"/>
  </w:num>
  <w:num w:numId="16">
    <w:abstractNumId w:val="15"/>
  </w:num>
  <w:num w:numId="17">
    <w:abstractNumId w:val="4"/>
  </w:num>
  <w:num w:numId="18">
    <w:abstractNumId w:val="11"/>
  </w:num>
  <w:num w:numId="19">
    <w:abstractNumId w:val="31"/>
  </w:num>
  <w:num w:numId="20">
    <w:abstractNumId w:val="29"/>
  </w:num>
  <w:num w:numId="21">
    <w:abstractNumId w:val="1"/>
  </w:num>
  <w:num w:numId="22">
    <w:abstractNumId w:val="7"/>
  </w:num>
  <w:num w:numId="23">
    <w:abstractNumId w:val="38"/>
  </w:num>
  <w:num w:numId="24">
    <w:abstractNumId w:val="24"/>
  </w:num>
  <w:num w:numId="25">
    <w:abstractNumId w:val="19"/>
  </w:num>
  <w:num w:numId="26">
    <w:abstractNumId w:val="17"/>
  </w:num>
  <w:num w:numId="27">
    <w:abstractNumId w:val="8"/>
  </w:num>
  <w:num w:numId="28">
    <w:abstractNumId w:val="30"/>
  </w:num>
  <w:num w:numId="29">
    <w:abstractNumId w:val="22"/>
  </w:num>
  <w:num w:numId="30">
    <w:abstractNumId w:val="26"/>
  </w:num>
  <w:num w:numId="31">
    <w:abstractNumId w:val="0"/>
  </w:num>
  <w:num w:numId="32">
    <w:abstractNumId w:val="23"/>
  </w:num>
  <w:num w:numId="33">
    <w:abstractNumId w:val="9"/>
  </w:num>
  <w:num w:numId="34">
    <w:abstractNumId w:val="32"/>
  </w:num>
  <w:num w:numId="35">
    <w:abstractNumId w:val="34"/>
  </w:num>
  <w:num w:numId="36">
    <w:abstractNumId w:val="33"/>
  </w:num>
  <w:num w:numId="37">
    <w:abstractNumId w:val="3"/>
  </w:num>
  <w:num w:numId="38">
    <w:abstractNumId w:val="10"/>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565B"/>
    <w:rsid w:val="0004735B"/>
    <w:rsid w:val="000503FF"/>
    <w:rsid w:val="000558F0"/>
    <w:rsid w:val="000638C7"/>
    <w:rsid w:val="00064B63"/>
    <w:rsid w:val="0006640D"/>
    <w:rsid w:val="00071AD5"/>
    <w:rsid w:val="000723E7"/>
    <w:rsid w:val="00076971"/>
    <w:rsid w:val="000777A9"/>
    <w:rsid w:val="00084157"/>
    <w:rsid w:val="00085DEA"/>
    <w:rsid w:val="000902B5"/>
    <w:rsid w:val="00092323"/>
    <w:rsid w:val="00092D9A"/>
    <w:rsid w:val="0009356F"/>
    <w:rsid w:val="00094B97"/>
    <w:rsid w:val="0009657B"/>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1015AC"/>
    <w:rsid w:val="00101F1B"/>
    <w:rsid w:val="00104DD6"/>
    <w:rsid w:val="001069EC"/>
    <w:rsid w:val="001101E5"/>
    <w:rsid w:val="00110E7E"/>
    <w:rsid w:val="001140A1"/>
    <w:rsid w:val="00116DA4"/>
    <w:rsid w:val="0011715A"/>
    <w:rsid w:val="00120FF4"/>
    <w:rsid w:val="00124822"/>
    <w:rsid w:val="001258DD"/>
    <w:rsid w:val="00125BE7"/>
    <w:rsid w:val="001266EA"/>
    <w:rsid w:val="0012674A"/>
    <w:rsid w:val="001267B0"/>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76F9E"/>
    <w:rsid w:val="0018155B"/>
    <w:rsid w:val="00182038"/>
    <w:rsid w:val="00183FDB"/>
    <w:rsid w:val="00187F4E"/>
    <w:rsid w:val="00190017"/>
    <w:rsid w:val="001962E2"/>
    <w:rsid w:val="001A3562"/>
    <w:rsid w:val="001A48BE"/>
    <w:rsid w:val="001A7ABB"/>
    <w:rsid w:val="001B25AC"/>
    <w:rsid w:val="001B2AFC"/>
    <w:rsid w:val="001B39BD"/>
    <w:rsid w:val="001B56E8"/>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07C77"/>
    <w:rsid w:val="00207F38"/>
    <w:rsid w:val="002103B2"/>
    <w:rsid w:val="0021140D"/>
    <w:rsid w:val="00213865"/>
    <w:rsid w:val="002210CB"/>
    <w:rsid w:val="00222F65"/>
    <w:rsid w:val="00223530"/>
    <w:rsid w:val="00230049"/>
    <w:rsid w:val="00233503"/>
    <w:rsid w:val="00234690"/>
    <w:rsid w:val="00236FDF"/>
    <w:rsid w:val="002416B7"/>
    <w:rsid w:val="00242E60"/>
    <w:rsid w:val="00243011"/>
    <w:rsid w:val="00244C66"/>
    <w:rsid w:val="0025361F"/>
    <w:rsid w:val="00257AC5"/>
    <w:rsid w:val="0026205E"/>
    <w:rsid w:val="002626CB"/>
    <w:rsid w:val="00263CD4"/>
    <w:rsid w:val="00267CEA"/>
    <w:rsid w:val="0027285E"/>
    <w:rsid w:val="00285229"/>
    <w:rsid w:val="00286326"/>
    <w:rsid w:val="00286C9F"/>
    <w:rsid w:val="00287485"/>
    <w:rsid w:val="00287EF4"/>
    <w:rsid w:val="002967DD"/>
    <w:rsid w:val="002A0703"/>
    <w:rsid w:val="002A37FA"/>
    <w:rsid w:val="002A4B1A"/>
    <w:rsid w:val="002A6308"/>
    <w:rsid w:val="002B412A"/>
    <w:rsid w:val="002C031D"/>
    <w:rsid w:val="002D4F4C"/>
    <w:rsid w:val="002D65F1"/>
    <w:rsid w:val="002E16EE"/>
    <w:rsid w:val="002E7B26"/>
    <w:rsid w:val="002F3611"/>
    <w:rsid w:val="002F3A3E"/>
    <w:rsid w:val="002F3AB4"/>
    <w:rsid w:val="002F5FFC"/>
    <w:rsid w:val="00303E8E"/>
    <w:rsid w:val="00306659"/>
    <w:rsid w:val="00310B4C"/>
    <w:rsid w:val="003140FC"/>
    <w:rsid w:val="003217D0"/>
    <w:rsid w:val="00323B47"/>
    <w:rsid w:val="00324727"/>
    <w:rsid w:val="00325087"/>
    <w:rsid w:val="003258D5"/>
    <w:rsid w:val="0032659F"/>
    <w:rsid w:val="00326BB7"/>
    <w:rsid w:val="00326CA7"/>
    <w:rsid w:val="00327372"/>
    <w:rsid w:val="00330B1F"/>
    <w:rsid w:val="00331E11"/>
    <w:rsid w:val="00331E5F"/>
    <w:rsid w:val="00334F17"/>
    <w:rsid w:val="00340546"/>
    <w:rsid w:val="00340B78"/>
    <w:rsid w:val="003461D9"/>
    <w:rsid w:val="00352A00"/>
    <w:rsid w:val="00362A7D"/>
    <w:rsid w:val="00362B48"/>
    <w:rsid w:val="00367264"/>
    <w:rsid w:val="00374580"/>
    <w:rsid w:val="003776BA"/>
    <w:rsid w:val="00377CDC"/>
    <w:rsid w:val="00382327"/>
    <w:rsid w:val="003862AA"/>
    <w:rsid w:val="0038757B"/>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92C"/>
    <w:rsid w:val="003B3653"/>
    <w:rsid w:val="003B3D8E"/>
    <w:rsid w:val="003B4E2B"/>
    <w:rsid w:val="003B7568"/>
    <w:rsid w:val="003B7612"/>
    <w:rsid w:val="003C1146"/>
    <w:rsid w:val="003C3D42"/>
    <w:rsid w:val="003C3D90"/>
    <w:rsid w:val="003C519B"/>
    <w:rsid w:val="003C638A"/>
    <w:rsid w:val="003C6B5A"/>
    <w:rsid w:val="003C72B3"/>
    <w:rsid w:val="003D0EF4"/>
    <w:rsid w:val="003D5AB7"/>
    <w:rsid w:val="003E160B"/>
    <w:rsid w:val="003F0D92"/>
    <w:rsid w:val="003F1F94"/>
    <w:rsid w:val="003F4E67"/>
    <w:rsid w:val="003F6DFD"/>
    <w:rsid w:val="004001C6"/>
    <w:rsid w:val="00401456"/>
    <w:rsid w:val="0040231E"/>
    <w:rsid w:val="00402458"/>
    <w:rsid w:val="004051F9"/>
    <w:rsid w:val="00407B88"/>
    <w:rsid w:val="00410105"/>
    <w:rsid w:val="00413C3F"/>
    <w:rsid w:val="00414C82"/>
    <w:rsid w:val="00420A3B"/>
    <w:rsid w:val="0042102C"/>
    <w:rsid w:val="004236CF"/>
    <w:rsid w:val="0042439B"/>
    <w:rsid w:val="004250AA"/>
    <w:rsid w:val="00431364"/>
    <w:rsid w:val="00433E0B"/>
    <w:rsid w:val="0043445D"/>
    <w:rsid w:val="004349C2"/>
    <w:rsid w:val="0043609F"/>
    <w:rsid w:val="0043619E"/>
    <w:rsid w:val="00437AAF"/>
    <w:rsid w:val="00441E2D"/>
    <w:rsid w:val="004452E2"/>
    <w:rsid w:val="00445DC4"/>
    <w:rsid w:val="0044664B"/>
    <w:rsid w:val="004533A4"/>
    <w:rsid w:val="00453B73"/>
    <w:rsid w:val="00454679"/>
    <w:rsid w:val="0045495C"/>
    <w:rsid w:val="0045745B"/>
    <w:rsid w:val="0046232A"/>
    <w:rsid w:val="00463B55"/>
    <w:rsid w:val="00464445"/>
    <w:rsid w:val="00465FF4"/>
    <w:rsid w:val="004664C4"/>
    <w:rsid w:val="00470D97"/>
    <w:rsid w:val="0047153B"/>
    <w:rsid w:val="00475AF9"/>
    <w:rsid w:val="0047736F"/>
    <w:rsid w:val="00481481"/>
    <w:rsid w:val="004820D9"/>
    <w:rsid w:val="00484D42"/>
    <w:rsid w:val="00486318"/>
    <w:rsid w:val="00493005"/>
    <w:rsid w:val="0049320F"/>
    <w:rsid w:val="0049629D"/>
    <w:rsid w:val="004A3F25"/>
    <w:rsid w:val="004A5BB4"/>
    <w:rsid w:val="004A6464"/>
    <w:rsid w:val="004B181C"/>
    <w:rsid w:val="004C30F9"/>
    <w:rsid w:val="004C46AB"/>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320E"/>
    <w:rsid w:val="00515EB0"/>
    <w:rsid w:val="00523CA6"/>
    <w:rsid w:val="00526411"/>
    <w:rsid w:val="00530471"/>
    <w:rsid w:val="00531123"/>
    <w:rsid w:val="00533D1A"/>
    <w:rsid w:val="00534273"/>
    <w:rsid w:val="00534902"/>
    <w:rsid w:val="00535475"/>
    <w:rsid w:val="00542381"/>
    <w:rsid w:val="005454CB"/>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570"/>
    <w:rsid w:val="00580C63"/>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7F1F"/>
    <w:rsid w:val="005B7FB8"/>
    <w:rsid w:val="005C1328"/>
    <w:rsid w:val="005C3A92"/>
    <w:rsid w:val="005C3F6D"/>
    <w:rsid w:val="005C4F74"/>
    <w:rsid w:val="005C576B"/>
    <w:rsid w:val="005C6794"/>
    <w:rsid w:val="005D10F6"/>
    <w:rsid w:val="005D6275"/>
    <w:rsid w:val="005E07D8"/>
    <w:rsid w:val="005E1405"/>
    <w:rsid w:val="005E3E73"/>
    <w:rsid w:val="005E73D1"/>
    <w:rsid w:val="005F01A3"/>
    <w:rsid w:val="005F1C53"/>
    <w:rsid w:val="0060342C"/>
    <w:rsid w:val="006034A5"/>
    <w:rsid w:val="00603E0C"/>
    <w:rsid w:val="006053E5"/>
    <w:rsid w:val="006114AC"/>
    <w:rsid w:val="00613F49"/>
    <w:rsid w:val="00615651"/>
    <w:rsid w:val="00620FB3"/>
    <w:rsid w:val="00621870"/>
    <w:rsid w:val="006243E6"/>
    <w:rsid w:val="00626086"/>
    <w:rsid w:val="0063001B"/>
    <w:rsid w:val="0063124D"/>
    <w:rsid w:val="00633FBB"/>
    <w:rsid w:val="00637336"/>
    <w:rsid w:val="006403F3"/>
    <w:rsid w:val="006448BA"/>
    <w:rsid w:val="00646173"/>
    <w:rsid w:val="00652F40"/>
    <w:rsid w:val="00654628"/>
    <w:rsid w:val="00655233"/>
    <w:rsid w:val="00655D7A"/>
    <w:rsid w:val="006563E9"/>
    <w:rsid w:val="006578E6"/>
    <w:rsid w:val="006605B9"/>
    <w:rsid w:val="00666C52"/>
    <w:rsid w:val="0067177C"/>
    <w:rsid w:val="00671CC8"/>
    <w:rsid w:val="006738C4"/>
    <w:rsid w:val="006757FB"/>
    <w:rsid w:val="006814C9"/>
    <w:rsid w:val="006903E8"/>
    <w:rsid w:val="00691186"/>
    <w:rsid w:val="00691553"/>
    <w:rsid w:val="0069188B"/>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51E5"/>
    <w:rsid w:val="006E6D83"/>
    <w:rsid w:val="006F0252"/>
    <w:rsid w:val="006F0EA4"/>
    <w:rsid w:val="006F2EE0"/>
    <w:rsid w:val="006F6E9F"/>
    <w:rsid w:val="006F7FB1"/>
    <w:rsid w:val="0070077C"/>
    <w:rsid w:val="00703E4A"/>
    <w:rsid w:val="00703FB4"/>
    <w:rsid w:val="0070556F"/>
    <w:rsid w:val="00712CE5"/>
    <w:rsid w:val="00713EC8"/>
    <w:rsid w:val="007146B7"/>
    <w:rsid w:val="007150C4"/>
    <w:rsid w:val="00717E64"/>
    <w:rsid w:val="00725810"/>
    <w:rsid w:val="00725EC2"/>
    <w:rsid w:val="00726B64"/>
    <w:rsid w:val="007317B8"/>
    <w:rsid w:val="007322AC"/>
    <w:rsid w:val="007328A0"/>
    <w:rsid w:val="00733C05"/>
    <w:rsid w:val="00733C9A"/>
    <w:rsid w:val="00742CE2"/>
    <w:rsid w:val="00742EED"/>
    <w:rsid w:val="00745057"/>
    <w:rsid w:val="007452B0"/>
    <w:rsid w:val="00746F9C"/>
    <w:rsid w:val="00747406"/>
    <w:rsid w:val="0075023E"/>
    <w:rsid w:val="007514EC"/>
    <w:rsid w:val="007529CC"/>
    <w:rsid w:val="00754976"/>
    <w:rsid w:val="00760E26"/>
    <w:rsid w:val="00761253"/>
    <w:rsid w:val="007676B1"/>
    <w:rsid w:val="007723C0"/>
    <w:rsid w:val="00780008"/>
    <w:rsid w:val="007830B4"/>
    <w:rsid w:val="007837C0"/>
    <w:rsid w:val="00783AD0"/>
    <w:rsid w:val="00783CF9"/>
    <w:rsid w:val="007871F6"/>
    <w:rsid w:val="0079208F"/>
    <w:rsid w:val="00794391"/>
    <w:rsid w:val="007966B9"/>
    <w:rsid w:val="007971C8"/>
    <w:rsid w:val="007A22CA"/>
    <w:rsid w:val="007A32D8"/>
    <w:rsid w:val="007A3692"/>
    <w:rsid w:val="007A512B"/>
    <w:rsid w:val="007A5A25"/>
    <w:rsid w:val="007B3B22"/>
    <w:rsid w:val="007B66EB"/>
    <w:rsid w:val="007C051B"/>
    <w:rsid w:val="007C0813"/>
    <w:rsid w:val="007C27EA"/>
    <w:rsid w:val="007C7C8E"/>
    <w:rsid w:val="007D491C"/>
    <w:rsid w:val="007D4E27"/>
    <w:rsid w:val="007E0ED3"/>
    <w:rsid w:val="007E1D4A"/>
    <w:rsid w:val="007E3A5E"/>
    <w:rsid w:val="007E5E98"/>
    <w:rsid w:val="007F0FFA"/>
    <w:rsid w:val="007F1412"/>
    <w:rsid w:val="007F2120"/>
    <w:rsid w:val="007F2E15"/>
    <w:rsid w:val="007F4597"/>
    <w:rsid w:val="007F4601"/>
    <w:rsid w:val="007F5ED0"/>
    <w:rsid w:val="00802753"/>
    <w:rsid w:val="008037FF"/>
    <w:rsid w:val="00804510"/>
    <w:rsid w:val="00804701"/>
    <w:rsid w:val="008062B8"/>
    <w:rsid w:val="00812814"/>
    <w:rsid w:val="0081361A"/>
    <w:rsid w:val="0081640A"/>
    <w:rsid w:val="008175EF"/>
    <w:rsid w:val="008219F3"/>
    <w:rsid w:val="008231A3"/>
    <w:rsid w:val="008256CA"/>
    <w:rsid w:val="0083192F"/>
    <w:rsid w:val="00834B20"/>
    <w:rsid w:val="00835FE4"/>
    <w:rsid w:val="00841520"/>
    <w:rsid w:val="00843144"/>
    <w:rsid w:val="0085187A"/>
    <w:rsid w:val="00853516"/>
    <w:rsid w:val="008621B5"/>
    <w:rsid w:val="00862763"/>
    <w:rsid w:val="00864062"/>
    <w:rsid w:val="00867149"/>
    <w:rsid w:val="008677E3"/>
    <w:rsid w:val="00870DB9"/>
    <w:rsid w:val="0087360D"/>
    <w:rsid w:val="00874D73"/>
    <w:rsid w:val="00874E90"/>
    <w:rsid w:val="008821DD"/>
    <w:rsid w:val="008823B5"/>
    <w:rsid w:val="0088332A"/>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3F74"/>
    <w:rsid w:val="008B6924"/>
    <w:rsid w:val="008C02C0"/>
    <w:rsid w:val="008C1485"/>
    <w:rsid w:val="008C151A"/>
    <w:rsid w:val="008C1D35"/>
    <w:rsid w:val="008C2054"/>
    <w:rsid w:val="008C2922"/>
    <w:rsid w:val="008C349E"/>
    <w:rsid w:val="008C438E"/>
    <w:rsid w:val="008C4CF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113"/>
    <w:rsid w:val="00923CDE"/>
    <w:rsid w:val="00924ABE"/>
    <w:rsid w:val="00924B1D"/>
    <w:rsid w:val="00924BE3"/>
    <w:rsid w:val="00931518"/>
    <w:rsid w:val="00932870"/>
    <w:rsid w:val="009335CB"/>
    <w:rsid w:val="00933EDE"/>
    <w:rsid w:val="00933F1C"/>
    <w:rsid w:val="00934398"/>
    <w:rsid w:val="00935647"/>
    <w:rsid w:val="0093658D"/>
    <w:rsid w:val="0093724E"/>
    <w:rsid w:val="0094216F"/>
    <w:rsid w:val="009427B4"/>
    <w:rsid w:val="00951D2A"/>
    <w:rsid w:val="00952285"/>
    <w:rsid w:val="00952B36"/>
    <w:rsid w:val="009534EB"/>
    <w:rsid w:val="00955667"/>
    <w:rsid w:val="00961D8F"/>
    <w:rsid w:val="009637EE"/>
    <w:rsid w:val="00964BB3"/>
    <w:rsid w:val="00973117"/>
    <w:rsid w:val="009800FF"/>
    <w:rsid w:val="00980943"/>
    <w:rsid w:val="00980FA4"/>
    <w:rsid w:val="009830BA"/>
    <w:rsid w:val="009838F5"/>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592B"/>
    <w:rsid w:val="009C6260"/>
    <w:rsid w:val="009C62B1"/>
    <w:rsid w:val="009C6DE6"/>
    <w:rsid w:val="009D0BBD"/>
    <w:rsid w:val="009D0DF1"/>
    <w:rsid w:val="009D6FD0"/>
    <w:rsid w:val="009E0E68"/>
    <w:rsid w:val="009F195B"/>
    <w:rsid w:val="009F236B"/>
    <w:rsid w:val="009F6392"/>
    <w:rsid w:val="009F735A"/>
    <w:rsid w:val="00A04786"/>
    <w:rsid w:val="00A06A88"/>
    <w:rsid w:val="00A10499"/>
    <w:rsid w:val="00A108F3"/>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50C1"/>
    <w:rsid w:val="00A45D3B"/>
    <w:rsid w:val="00A53583"/>
    <w:rsid w:val="00A6054A"/>
    <w:rsid w:val="00A60F17"/>
    <w:rsid w:val="00A6126A"/>
    <w:rsid w:val="00A61C1E"/>
    <w:rsid w:val="00A631B8"/>
    <w:rsid w:val="00A64CB6"/>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D20A1"/>
    <w:rsid w:val="00AD37A3"/>
    <w:rsid w:val="00AD60A9"/>
    <w:rsid w:val="00AD7680"/>
    <w:rsid w:val="00AD7BE2"/>
    <w:rsid w:val="00AE1133"/>
    <w:rsid w:val="00AE1D06"/>
    <w:rsid w:val="00AE31BE"/>
    <w:rsid w:val="00AE484A"/>
    <w:rsid w:val="00AE7637"/>
    <w:rsid w:val="00AE7ABE"/>
    <w:rsid w:val="00AF4370"/>
    <w:rsid w:val="00AF680F"/>
    <w:rsid w:val="00B01548"/>
    <w:rsid w:val="00B04637"/>
    <w:rsid w:val="00B0736C"/>
    <w:rsid w:val="00B074BB"/>
    <w:rsid w:val="00B078D1"/>
    <w:rsid w:val="00B10E47"/>
    <w:rsid w:val="00B10EB6"/>
    <w:rsid w:val="00B11F09"/>
    <w:rsid w:val="00B12765"/>
    <w:rsid w:val="00B12FCB"/>
    <w:rsid w:val="00B15063"/>
    <w:rsid w:val="00B15F01"/>
    <w:rsid w:val="00B17835"/>
    <w:rsid w:val="00B251F7"/>
    <w:rsid w:val="00B3179A"/>
    <w:rsid w:val="00B31F64"/>
    <w:rsid w:val="00B32ECD"/>
    <w:rsid w:val="00B342BA"/>
    <w:rsid w:val="00B36A83"/>
    <w:rsid w:val="00B41C5E"/>
    <w:rsid w:val="00B421BA"/>
    <w:rsid w:val="00B51BF8"/>
    <w:rsid w:val="00B54A0A"/>
    <w:rsid w:val="00B54C05"/>
    <w:rsid w:val="00B61D95"/>
    <w:rsid w:val="00B67A78"/>
    <w:rsid w:val="00B7006F"/>
    <w:rsid w:val="00B74C65"/>
    <w:rsid w:val="00B7516C"/>
    <w:rsid w:val="00B7526F"/>
    <w:rsid w:val="00B7621A"/>
    <w:rsid w:val="00B80016"/>
    <w:rsid w:val="00B83673"/>
    <w:rsid w:val="00B86A6B"/>
    <w:rsid w:val="00B925C3"/>
    <w:rsid w:val="00B92E17"/>
    <w:rsid w:val="00BA1932"/>
    <w:rsid w:val="00BA26C3"/>
    <w:rsid w:val="00BA29F2"/>
    <w:rsid w:val="00BA35EF"/>
    <w:rsid w:val="00BA3839"/>
    <w:rsid w:val="00BA4CF3"/>
    <w:rsid w:val="00BA62EC"/>
    <w:rsid w:val="00BB11DA"/>
    <w:rsid w:val="00BB4000"/>
    <w:rsid w:val="00BB74D7"/>
    <w:rsid w:val="00BE01A3"/>
    <w:rsid w:val="00BE0711"/>
    <w:rsid w:val="00BE1588"/>
    <w:rsid w:val="00BE771A"/>
    <w:rsid w:val="00BF0247"/>
    <w:rsid w:val="00BF09F3"/>
    <w:rsid w:val="00BF1C13"/>
    <w:rsid w:val="00BF1F63"/>
    <w:rsid w:val="00C00057"/>
    <w:rsid w:val="00C00932"/>
    <w:rsid w:val="00C01ED7"/>
    <w:rsid w:val="00C020EC"/>
    <w:rsid w:val="00C02500"/>
    <w:rsid w:val="00C03392"/>
    <w:rsid w:val="00C04A92"/>
    <w:rsid w:val="00C04E1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50CAC"/>
    <w:rsid w:val="00C55B2F"/>
    <w:rsid w:val="00C576F2"/>
    <w:rsid w:val="00C5770A"/>
    <w:rsid w:val="00C57A93"/>
    <w:rsid w:val="00C64E9B"/>
    <w:rsid w:val="00C65376"/>
    <w:rsid w:val="00C65968"/>
    <w:rsid w:val="00C661B9"/>
    <w:rsid w:val="00C678B6"/>
    <w:rsid w:val="00C67E82"/>
    <w:rsid w:val="00C72F0F"/>
    <w:rsid w:val="00C75E7C"/>
    <w:rsid w:val="00C7770B"/>
    <w:rsid w:val="00C80C03"/>
    <w:rsid w:val="00C81F71"/>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D73F4"/>
    <w:rsid w:val="00CE013B"/>
    <w:rsid w:val="00CE29EF"/>
    <w:rsid w:val="00CE2AF0"/>
    <w:rsid w:val="00CF2AC0"/>
    <w:rsid w:val="00CF5039"/>
    <w:rsid w:val="00CF5A34"/>
    <w:rsid w:val="00D00BF9"/>
    <w:rsid w:val="00D038A0"/>
    <w:rsid w:val="00D069FA"/>
    <w:rsid w:val="00D20285"/>
    <w:rsid w:val="00D22C86"/>
    <w:rsid w:val="00D262D3"/>
    <w:rsid w:val="00D26BC9"/>
    <w:rsid w:val="00D3392E"/>
    <w:rsid w:val="00D403E1"/>
    <w:rsid w:val="00D44EC6"/>
    <w:rsid w:val="00D45A4D"/>
    <w:rsid w:val="00D50590"/>
    <w:rsid w:val="00D55411"/>
    <w:rsid w:val="00D5628E"/>
    <w:rsid w:val="00D567DA"/>
    <w:rsid w:val="00D6069C"/>
    <w:rsid w:val="00D610C2"/>
    <w:rsid w:val="00D62B59"/>
    <w:rsid w:val="00D6776E"/>
    <w:rsid w:val="00D73927"/>
    <w:rsid w:val="00D739F9"/>
    <w:rsid w:val="00D74B25"/>
    <w:rsid w:val="00D80B4A"/>
    <w:rsid w:val="00D82E93"/>
    <w:rsid w:val="00D83408"/>
    <w:rsid w:val="00D83895"/>
    <w:rsid w:val="00D87BFE"/>
    <w:rsid w:val="00D911CF"/>
    <w:rsid w:val="00D91631"/>
    <w:rsid w:val="00D9339E"/>
    <w:rsid w:val="00D93DE9"/>
    <w:rsid w:val="00D95397"/>
    <w:rsid w:val="00D95F55"/>
    <w:rsid w:val="00D975C3"/>
    <w:rsid w:val="00DA1C21"/>
    <w:rsid w:val="00DA27CC"/>
    <w:rsid w:val="00DA2893"/>
    <w:rsid w:val="00DA2ADB"/>
    <w:rsid w:val="00DA657F"/>
    <w:rsid w:val="00DB181B"/>
    <w:rsid w:val="00DB2501"/>
    <w:rsid w:val="00DB3392"/>
    <w:rsid w:val="00DB3F80"/>
    <w:rsid w:val="00DB7501"/>
    <w:rsid w:val="00DC319C"/>
    <w:rsid w:val="00DC35BF"/>
    <w:rsid w:val="00DC4AFF"/>
    <w:rsid w:val="00DC6BDC"/>
    <w:rsid w:val="00DC6DEE"/>
    <w:rsid w:val="00DC7D3D"/>
    <w:rsid w:val="00DD0C74"/>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3818"/>
    <w:rsid w:val="00E34922"/>
    <w:rsid w:val="00E35119"/>
    <w:rsid w:val="00E37EAC"/>
    <w:rsid w:val="00E41DBF"/>
    <w:rsid w:val="00E449B7"/>
    <w:rsid w:val="00E45057"/>
    <w:rsid w:val="00E45582"/>
    <w:rsid w:val="00E5045F"/>
    <w:rsid w:val="00E5092A"/>
    <w:rsid w:val="00E50C79"/>
    <w:rsid w:val="00E527B1"/>
    <w:rsid w:val="00E52F01"/>
    <w:rsid w:val="00E53D0B"/>
    <w:rsid w:val="00E54067"/>
    <w:rsid w:val="00E543E8"/>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5E55"/>
    <w:rsid w:val="00E6786F"/>
    <w:rsid w:val="00E7384A"/>
    <w:rsid w:val="00E74F45"/>
    <w:rsid w:val="00E758CD"/>
    <w:rsid w:val="00E76F76"/>
    <w:rsid w:val="00E82F3A"/>
    <w:rsid w:val="00E83B17"/>
    <w:rsid w:val="00E942BD"/>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82B"/>
    <w:rsid w:val="00F025E8"/>
    <w:rsid w:val="00F026BB"/>
    <w:rsid w:val="00F1137D"/>
    <w:rsid w:val="00F114B3"/>
    <w:rsid w:val="00F12687"/>
    <w:rsid w:val="00F13DAB"/>
    <w:rsid w:val="00F158F1"/>
    <w:rsid w:val="00F16498"/>
    <w:rsid w:val="00F264F1"/>
    <w:rsid w:val="00F26ADE"/>
    <w:rsid w:val="00F26B2A"/>
    <w:rsid w:val="00F356F2"/>
    <w:rsid w:val="00F40D33"/>
    <w:rsid w:val="00F41B2A"/>
    <w:rsid w:val="00F44C12"/>
    <w:rsid w:val="00F4715D"/>
    <w:rsid w:val="00F52D59"/>
    <w:rsid w:val="00F6158D"/>
    <w:rsid w:val="00F617BB"/>
    <w:rsid w:val="00F649B6"/>
    <w:rsid w:val="00F66D72"/>
    <w:rsid w:val="00F67462"/>
    <w:rsid w:val="00F722E6"/>
    <w:rsid w:val="00F72D60"/>
    <w:rsid w:val="00F80130"/>
    <w:rsid w:val="00F8179C"/>
    <w:rsid w:val="00F87EB6"/>
    <w:rsid w:val="00F92A1F"/>
    <w:rsid w:val="00F92AAD"/>
    <w:rsid w:val="00F94511"/>
    <w:rsid w:val="00F94859"/>
    <w:rsid w:val="00F96722"/>
    <w:rsid w:val="00F972FE"/>
    <w:rsid w:val="00FA0085"/>
    <w:rsid w:val="00FA1E5C"/>
    <w:rsid w:val="00FA2FD9"/>
    <w:rsid w:val="00FA33F1"/>
    <w:rsid w:val="00FA40A9"/>
    <w:rsid w:val="00FB35B6"/>
    <w:rsid w:val="00FB4643"/>
    <w:rsid w:val="00FC1718"/>
    <w:rsid w:val="00FC3897"/>
    <w:rsid w:val="00FC5F58"/>
    <w:rsid w:val="00FD5E76"/>
    <w:rsid w:val="00FE41D8"/>
    <w:rsid w:val="00FE4B6A"/>
    <w:rsid w:val="00FF1DCE"/>
    <w:rsid w:val="00FF2A7B"/>
    <w:rsid w:val="00FF3B92"/>
    <w:rsid w:val="00FF3FC3"/>
    <w:rsid w:val="00FF41B4"/>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 w:type="paragraph" w:styleId="Bibliografia">
    <w:name w:val="Bibliography"/>
    <w:basedOn w:val="Normal"/>
    <w:next w:val="Normal"/>
    <w:uiPriority w:val="37"/>
    <w:unhideWhenUsed/>
    <w:rsid w:val="00D911C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983405">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83781185">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941949">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t45</b:Tag>
    <b:SourceType>BookSection</b:SourceType>
    <b:Guid>{A08A4FC5-3A1D-419D-B7B9-94C88A016C61}</b:Guid>
    <b:Author>
      <b:Author>
        <b:NameList>
          <b:Person>
            <b:Last>drt</b:Last>
          </b:Person>
        </b:NameList>
      </b:Author>
      <b:BookAuthor>
        <b:NameList>
          <b:Person>
            <b:Last>4rtg4wt4tgt</b:Last>
          </b:Person>
        </b:NameList>
      </b:BookAuthor>
    </b:Author>
    <b:Title>rtrg</b:Title>
    <b:BookTitle>twr4gtg</b:BookTitle>
    <b:Year>545</b:Year>
    <b:Pages>45</b:Pages>
    <b:City>fgr</b:City>
    <b:Publisher>4t4</b:Publisher>
    <b:RefOrder>1</b:RefOrder>
  </b:Source>
</b:Sources>
</file>

<file path=customXml/itemProps1.xml><?xml version="1.0" encoding="utf-8"?>
<ds:datastoreItem xmlns:ds="http://schemas.openxmlformats.org/officeDocument/2006/customXml" ds:itemID="{5DBDE988-EAC3-4DF5-8E91-44F337925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TotalTime>
  <Pages>22</Pages>
  <Words>5277</Words>
  <Characters>28502</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45</cp:revision>
  <cp:lastPrinted>2011-11-02T09:41:00Z</cp:lastPrinted>
  <dcterms:created xsi:type="dcterms:W3CDTF">2017-05-24T15:07:00Z</dcterms:created>
  <dcterms:modified xsi:type="dcterms:W3CDTF">2017-06-0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ro5m4L5"/&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fab6ae11-d0b6-3e29-ac6f-227feac9b2a8</vt:lpwstr>
  </property>
</Properties>
</file>